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F16558" w14:textId="4BDE8259" w:rsidR="006F63BD" w:rsidRDefault="00A94CCF" w:rsidP="00E63E2B">
      <w:pPr>
        <w:rPr>
          <w:b/>
        </w:rPr>
      </w:pPr>
      <w:r>
        <w:rPr>
          <w:b/>
        </w:rPr>
        <w:t xml:space="preserve">Yeast </w:t>
      </w:r>
      <w:proofErr w:type="spellStart"/>
      <w:r w:rsidR="006F63BD">
        <w:rPr>
          <w:b/>
        </w:rPr>
        <w:t>Luminometric</w:t>
      </w:r>
      <w:proofErr w:type="spellEnd"/>
      <w:r w:rsidR="006F63BD">
        <w:rPr>
          <w:b/>
        </w:rPr>
        <w:t xml:space="preserve"> and </w:t>
      </w:r>
      <w:proofErr w:type="spellStart"/>
      <w:r w:rsidR="00BD5D6B" w:rsidRPr="00BD5D6B">
        <w:rPr>
          <w:b/>
          <w:i/>
        </w:rPr>
        <w:t>Xenopus</w:t>
      </w:r>
      <w:proofErr w:type="spellEnd"/>
      <w:r w:rsidR="00BD5D6B">
        <w:rPr>
          <w:b/>
        </w:rPr>
        <w:t xml:space="preserve"> </w:t>
      </w:r>
      <w:r w:rsidR="00A413A3">
        <w:rPr>
          <w:b/>
        </w:rPr>
        <w:t>O</w:t>
      </w:r>
      <w:r>
        <w:rPr>
          <w:b/>
        </w:rPr>
        <w:t xml:space="preserve">ocyte </w:t>
      </w:r>
      <w:r w:rsidR="00A413A3">
        <w:rPr>
          <w:b/>
        </w:rPr>
        <w:t>Electrophysiological E</w:t>
      </w:r>
      <w:r w:rsidR="006F63BD">
        <w:rPr>
          <w:b/>
        </w:rPr>
        <w:t>xamination</w:t>
      </w:r>
      <w:r w:rsidR="00EE2FDA">
        <w:rPr>
          <w:b/>
        </w:rPr>
        <w:t>s</w:t>
      </w:r>
      <w:r w:rsidR="00A413A3">
        <w:rPr>
          <w:b/>
        </w:rPr>
        <w:t xml:space="preserve"> of the Molecular </w:t>
      </w:r>
      <w:proofErr w:type="spellStart"/>
      <w:r w:rsidR="00A413A3">
        <w:rPr>
          <w:b/>
        </w:rPr>
        <w:t>M</w:t>
      </w:r>
      <w:r w:rsidR="006F63BD">
        <w:rPr>
          <w:b/>
        </w:rPr>
        <w:t>echanosensitivity</w:t>
      </w:r>
      <w:proofErr w:type="spellEnd"/>
      <w:r w:rsidR="006F63BD">
        <w:rPr>
          <w:b/>
        </w:rPr>
        <w:t xml:space="preserve"> of TRPV4</w:t>
      </w:r>
    </w:p>
    <w:p w14:paraId="04C9CF7E" w14:textId="77777777" w:rsidR="006F63BD" w:rsidRDefault="006F63BD" w:rsidP="00E63E2B">
      <w:pPr>
        <w:rPr>
          <w:b/>
        </w:rPr>
      </w:pPr>
    </w:p>
    <w:p w14:paraId="4D29C52D" w14:textId="77777777" w:rsidR="006F63BD" w:rsidRDefault="006F63BD" w:rsidP="00E63E2B">
      <w:pPr>
        <w:rPr>
          <w:b/>
        </w:rPr>
      </w:pPr>
      <w:r>
        <w:rPr>
          <w:b/>
        </w:rPr>
        <w:t>Authors:</w:t>
      </w:r>
      <w:r w:rsidR="00EE2FDA">
        <w:rPr>
          <w:b/>
        </w:rPr>
        <w:t xml:space="preserve">  </w:t>
      </w:r>
    </w:p>
    <w:p w14:paraId="567E3639" w14:textId="77777777" w:rsidR="006F63BD" w:rsidRDefault="006F63BD" w:rsidP="00E63E2B">
      <w:proofErr w:type="spellStart"/>
      <w:r>
        <w:t>Jinfeng</w:t>
      </w:r>
      <w:proofErr w:type="spellEnd"/>
      <w:r>
        <w:t xml:space="preserve"> </w:t>
      </w:r>
      <w:proofErr w:type="spellStart"/>
      <w:r>
        <w:t>Teng</w:t>
      </w:r>
      <w:proofErr w:type="spellEnd"/>
      <w:r>
        <w:t xml:space="preserve">, Stephen H. </w:t>
      </w:r>
      <w:proofErr w:type="spellStart"/>
      <w:r>
        <w:t>Loukin</w:t>
      </w:r>
      <w:proofErr w:type="spellEnd"/>
      <w:r>
        <w:t xml:space="preserve">, </w:t>
      </w:r>
      <w:proofErr w:type="spellStart"/>
      <w:r>
        <w:t>Xinliang</w:t>
      </w:r>
      <w:proofErr w:type="spellEnd"/>
      <w:r>
        <w:t xml:space="preserve"> Zhou, and </w:t>
      </w:r>
      <w:proofErr w:type="spellStart"/>
      <w:r>
        <w:t>Ching</w:t>
      </w:r>
      <w:proofErr w:type="spellEnd"/>
      <w:r>
        <w:t xml:space="preserve"> Kung</w:t>
      </w:r>
    </w:p>
    <w:p w14:paraId="42F3119B" w14:textId="77777777" w:rsidR="00EE2FDA" w:rsidRDefault="00EE2FDA" w:rsidP="00E63E2B"/>
    <w:p w14:paraId="01F74C8A" w14:textId="77777777" w:rsidR="00EE2FDA" w:rsidRDefault="00EE2FDA" w:rsidP="00E63E2B">
      <w:pPr>
        <w:rPr>
          <w:b/>
        </w:rPr>
      </w:pPr>
      <w:r>
        <w:rPr>
          <w:b/>
        </w:rPr>
        <w:t>Authors:  institution(s)/affiliation(s) for each author:</w:t>
      </w:r>
    </w:p>
    <w:p w14:paraId="07400CD3" w14:textId="77777777" w:rsidR="006F63BD" w:rsidRDefault="006F63BD" w:rsidP="00E63E2B"/>
    <w:p w14:paraId="3F38A118" w14:textId="77777777" w:rsidR="006F63BD" w:rsidRDefault="006F63BD" w:rsidP="00E63E2B">
      <w:proofErr w:type="spellStart"/>
      <w:r>
        <w:t>Jinfeng</w:t>
      </w:r>
      <w:proofErr w:type="spellEnd"/>
      <w:r>
        <w:t xml:space="preserve"> </w:t>
      </w:r>
      <w:proofErr w:type="spellStart"/>
      <w:r>
        <w:t>Teng</w:t>
      </w:r>
      <w:proofErr w:type="spellEnd"/>
    </w:p>
    <w:p w14:paraId="7A88E727" w14:textId="77777777" w:rsidR="006F63BD" w:rsidRDefault="006F63BD" w:rsidP="00E63E2B">
      <w:r>
        <w:t>Laboratory of Cell and Molecular Biology</w:t>
      </w:r>
    </w:p>
    <w:p w14:paraId="7118C517" w14:textId="77777777" w:rsidR="006F63BD" w:rsidRDefault="006F63BD" w:rsidP="00E63E2B">
      <w:r>
        <w:t>University of Wisconsin – Madison</w:t>
      </w:r>
    </w:p>
    <w:p w14:paraId="5E4E025B" w14:textId="5025A609" w:rsidR="006F63BD" w:rsidRDefault="005D073E" w:rsidP="00E63E2B">
      <w:r>
        <w:t>Teng3@wisc.edu</w:t>
      </w:r>
    </w:p>
    <w:p w14:paraId="71BD58C3" w14:textId="77777777" w:rsidR="006F63BD" w:rsidRDefault="006F63BD" w:rsidP="00E63E2B"/>
    <w:p w14:paraId="08032CC6" w14:textId="77777777" w:rsidR="006F63BD" w:rsidRDefault="006F63BD" w:rsidP="00E63E2B">
      <w:r>
        <w:t xml:space="preserve">Stephen H. </w:t>
      </w:r>
      <w:proofErr w:type="spellStart"/>
      <w:r>
        <w:t>Loukin</w:t>
      </w:r>
      <w:proofErr w:type="spellEnd"/>
    </w:p>
    <w:p w14:paraId="7CD96C30" w14:textId="77777777" w:rsidR="006F63BD" w:rsidRDefault="006F63BD" w:rsidP="00E63E2B">
      <w:r>
        <w:t>Laboratory of Cell and Molecular Biology</w:t>
      </w:r>
    </w:p>
    <w:p w14:paraId="3C18597C" w14:textId="77777777" w:rsidR="006F63BD" w:rsidRDefault="006F63BD" w:rsidP="00E63E2B">
      <w:r>
        <w:t>University of Wisconsin – Madison</w:t>
      </w:r>
    </w:p>
    <w:p w14:paraId="0D2DC131" w14:textId="77777777" w:rsidR="006F63BD" w:rsidRDefault="006F63BD" w:rsidP="00E63E2B">
      <w:r>
        <w:t>sloukin@wisc.edu</w:t>
      </w:r>
    </w:p>
    <w:p w14:paraId="2F5931CB" w14:textId="77777777" w:rsidR="006F63BD" w:rsidRPr="006F63BD" w:rsidRDefault="006F63BD" w:rsidP="00E63E2B"/>
    <w:p w14:paraId="0BD80D0B" w14:textId="77777777" w:rsidR="006F63BD" w:rsidRDefault="006F63BD" w:rsidP="00E63E2B">
      <w:proofErr w:type="spellStart"/>
      <w:r>
        <w:t>Xinliang</w:t>
      </w:r>
      <w:proofErr w:type="spellEnd"/>
      <w:r>
        <w:t xml:space="preserve"> Zhou</w:t>
      </w:r>
    </w:p>
    <w:p w14:paraId="7A791FBB" w14:textId="77777777" w:rsidR="006F63BD" w:rsidRDefault="006F63BD" w:rsidP="00E63E2B">
      <w:r>
        <w:t>Laboratory of Cell and Molecular Biology</w:t>
      </w:r>
    </w:p>
    <w:p w14:paraId="13C346BE" w14:textId="77777777" w:rsidR="006F63BD" w:rsidRDefault="006F63BD" w:rsidP="00E63E2B">
      <w:r>
        <w:t>University of Wisconsin – Madison</w:t>
      </w:r>
    </w:p>
    <w:p w14:paraId="457D999A" w14:textId="77777777" w:rsidR="006F63BD" w:rsidRDefault="006F63BD" w:rsidP="00E63E2B">
      <w:r>
        <w:t>xzhou@wisc.edu</w:t>
      </w:r>
    </w:p>
    <w:p w14:paraId="7E7A73B8" w14:textId="77777777" w:rsidR="006F63BD" w:rsidRPr="006F63BD" w:rsidRDefault="006F63BD" w:rsidP="00E63E2B"/>
    <w:p w14:paraId="3AB664B0" w14:textId="77777777" w:rsidR="006F63BD" w:rsidRDefault="006F63BD" w:rsidP="00E63E2B">
      <w:proofErr w:type="spellStart"/>
      <w:r>
        <w:t>Ching</w:t>
      </w:r>
      <w:proofErr w:type="spellEnd"/>
      <w:r>
        <w:t xml:space="preserve"> Kung</w:t>
      </w:r>
    </w:p>
    <w:p w14:paraId="02417DBF" w14:textId="77777777" w:rsidR="006F63BD" w:rsidRDefault="006F63BD" w:rsidP="00E63E2B">
      <w:r>
        <w:t>Laboratory of Cell and Molecular Biology, and</w:t>
      </w:r>
    </w:p>
    <w:p w14:paraId="2581B8A4" w14:textId="77777777" w:rsidR="006F63BD" w:rsidRDefault="006F63BD" w:rsidP="00E63E2B">
      <w:r>
        <w:t>Department of Genetics</w:t>
      </w:r>
    </w:p>
    <w:p w14:paraId="7C954484" w14:textId="77777777" w:rsidR="006F63BD" w:rsidRDefault="006F63BD" w:rsidP="00E63E2B">
      <w:r>
        <w:t>University of Wisconsin – Madison</w:t>
      </w:r>
    </w:p>
    <w:p w14:paraId="0572841A" w14:textId="77777777" w:rsidR="006F63BD" w:rsidRPr="006F63BD" w:rsidRDefault="006F63BD" w:rsidP="00E63E2B">
      <w:r>
        <w:t>ckung@wisc.edu</w:t>
      </w:r>
    </w:p>
    <w:p w14:paraId="15428E93" w14:textId="77777777" w:rsidR="006F63BD" w:rsidRDefault="006F63BD" w:rsidP="00E63E2B"/>
    <w:p w14:paraId="35644890" w14:textId="77777777" w:rsidR="00EE2FDA" w:rsidRDefault="00EE2FDA" w:rsidP="00E63E2B">
      <w:r w:rsidRPr="00EE2FDA">
        <w:rPr>
          <w:b/>
        </w:rPr>
        <w:t>Corresponding author:</w:t>
      </w:r>
      <w:r>
        <w:t xml:space="preserve">  </w:t>
      </w:r>
      <w:proofErr w:type="spellStart"/>
      <w:r>
        <w:t>Ching</w:t>
      </w:r>
      <w:proofErr w:type="spellEnd"/>
      <w:r>
        <w:t xml:space="preserve"> Kung, Ph.D.</w:t>
      </w:r>
    </w:p>
    <w:p w14:paraId="634087C3" w14:textId="77777777" w:rsidR="00EE2FDA" w:rsidRDefault="00EE2FDA" w:rsidP="00E63E2B"/>
    <w:p w14:paraId="5FE495E3" w14:textId="4181B0F4" w:rsidR="00085CDA" w:rsidRPr="00E26BF7" w:rsidRDefault="00EE2FDA" w:rsidP="00E63E2B">
      <w:pPr>
        <w:rPr>
          <w:b/>
        </w:rPr>
      </w:pPr>
      <w:r w:rsidRPr="00EE2FDA">
        <w:rPr>
          <w:b/>
        </w:rPr>
        <w:t>Keywords:</w:t>
      </w:r>
      <w:r>
        <w:rPr>
          <w:b/>
        </w:rPr>
        <w:t xml:space="preserve"> </w:t>
      </w:r>
      <w:r w:rsidR="00085CDA" w:rsidRPr="00085CDA">
        <w:t xml:space="preserve">TRPV4, </w:t>
      </w:r>
      <w:r w:rsidR="00085CDA">
        <w:t xml:space="preserve">  </w:t>
      </w:r>
      <w:proofErr w:type="spellStart"/>
      <w:r w:rsidR="00085CDA">
        <w:t>mechanosensitivity</w:t>
      </w:r>
      <w:proofErr w:type="spellEnd"/>
      <w:r w:rsidR="00085CDA">
        <w:t xml:space="preserve">,   yeast,   </w:t>
      </w:r>
      <w:proofErr w:type="spellStart"/>
      <w:r w:rsidR="00085CDA">
        <w:t>luminometry</w:t>
      </w:r>
      <w:proofErr w:type="spellEnd"/>
      <w:r w:rsidR="00085CDA">
        <w:t xml:space="preserve">,   </w:t>
      </w:r>
      <w:proofErr w:type="spellStart"/>
      <w:r w:rsidR="00085CDA" w:rsidRPr="00085CDA">
        <w:rPr>
          <w:i/>
        </w:rPr>
        <w:t>Xenopus</w:t>
      </w:r>
      <w:proofErr w:type="spellEnd"/>
      <w:r w:rsidR="00085CDA">
        <w:t xml:space="preserve"> oocyte, electrophysiology,   voltage clamp</w:t>
      </w:r>
      <w:proofErr w:type="gramStart"/>
      <w:r w:rsidR="00085CDA">
        <w:t>,  patch</w:t>
      </w:r>
      <w:proofErr w:type="gramEnd"/>
      <w:r w:rsidR="00085CDA">
        <w:t xml:space="preserve"> clamp, </w:t>
      </w:r>
    </w:p>
    <w:p w14:paraId="07AED17E" w14:textId="77777777" w:rsidR="006F63BD" w:rsidRDefault="006F63BD" w:rsidP="00E63E2B">
      <w:pPr>
        <w:rPr>
          <w:b/>
        </w:rPr>
      </w:pPr>
    </w:p>
    <w:p w14:paraId="58A77B6E" w14:textId="65477452" w:rsidR="002E0C67" w:rsidRPr="009E5DB7" w:rsidRDefault="002E0C67" w:rsidP="00E63E2B">
      <w:r w:rsidRPr="00DA7DC4">
        <w:rPr>
          <w:b/>
        </w:rPr>
        <w:t>Short Abstract</w:t>
      </w:r>
      <w:r w:rsidR="009E5DB7">
        <w:rPr>
          <w:b/>
        </w:rPr>
        <w:t xml:space="preserve"> </w:t>
      </w:r>
    </w:p>
    <w:p w14:paraId="2C370EB1" w14:textId="77777777" w:rsidR="00DA7DC4" w:rsidRDefault="00DA7DC4" w:rsidP="00E63E2B"/>
    <w:p w14:paraId="0A52F9DB" w14:textId="31D8A3E2" w:rsidR="00F016EC" w:rsidRDefault="00D80113" w:rsidP="00E63E2B">
      <w:r>
        <w:tab/>
        <w:t xml:space="preserve">To complement commonly used methods to </w:t>
      </w:r>
      <w:r w:rsidR="00A413A3">
        <w:t xml:space="preserve">study TRPV4’s, two methods are described:  Its </w:t>
      </w:r>
      <w:proofErr w:type="spellStart"/>
      <w:r w:rsidR="00A413A3">
        <w:t>mechanosensitivity</w:t>
      </w:r>
      <w:proofErr w:type="spellEnd"/>
      <w:r>
        <w:t xml:space="preserve"> </w:t>
      </w:r>
      <w:r w:rsidR="00DA7DC4">
        <w:t>can be studied by Ca</w:t>
      </w:r>
      <w:r w:rsidR="00DA7DC4" w:rsidRPr="00DA7DC4">
        <w:rPr>
          <w:vertAlign w:val="superscript"/>
        </w:rPr>
        <w:t>2+</w:t>
      </w:r>
      <w:r w:rsidR="009E5DB7">
        <w:t>-</w:t>
      </w:r>
      <w:proofErr w:type="spellStart"/>
      <w:r w:rsidR="009E5DB7">
        <w:t>aequorin</w:t>
      </w:r>
      <w:proofErr w:type="spellEnd"/>
      <w:r w:rsidR="00DA7DC4">
        <w:t xml:space="preserve"> </w:t>
      </w:r>
      <w:proofErr w:type="spellStart"/>
      <w:r w:rsidR="00DA7DC4">
        <w:t>luminometry</w:t>
      </w:r>
      <w:proofErr w:type="spellEnd"/>
      <w:r w:rsidR="00DA7DC4">
        <w:t xml:space="preserve"> in transgenic yeast upon hypo-osmotic challenge.  It can also be examined in TRPV4-RNA injected </w:t>
      </w:r>
      <w:proofErr w:type="spellStart"/>
      <w:r w:rsidR="00DA7DC4" w:rsidRPr="00DA7DC4">
        <w:rPr>
          <w:i/>
        </w:rPr>
        <w:t>Xenopus</w:t>
      </w:r>
      <w:proofErr w:type="spellEnd"/>
      <w:r w:rsidR="00A413A3">
        <w:t xml:space="preserve"> oocytes by</w:t>
      </w:r>
      <w:r w:rsidR="00DA7DC4">
        <w:t xml:space="preserve"> </w:t>
      </w:r>
      <w:r w:rsidR="006B11C3">
        <w:t xml:space="preserve">whole-cell </w:t>
      </w:r>
      <w:r w:rsidR="00DA7DC4">
        <w:t>two-electrode voltage clamp or patch clamp in on-cell or excised mode.</w:t>
      </w:r>
      <w:r w:rsidR="00A413A3">
        <w:t xml:space="preserve"> </w:t>
      </w:r>
    </w:p>
    <w:p w14:paraId="1DD44467" w14:textId="77777777" w:rsidR="009E5DB7" w:rsidRDefault="009E5DB7" w:rsidP="00E63E2B"/>
    <w:p w14:paraId="7350D65E" w14:textId="38E3E1E3" w:rsidR="009E5DB7" w:rsidRDefault="009E5DB7" w:rsidP="00E63E2B">
      <w:r>
        <w:rPr>
          <w:b/>
        </w:rPr>
        <w:t>Long</w:t>
      </w:r>
      <w:r w:rsidRPr="00DA7DC4">
        <w:rPr>
          <w:b/>
        </w:rPr>
        <w:t xml:space="preserve"> Abstract</w:t>
      </w:r>
      <w:r>
        <w:rPr>
          <w:b/>
        </w:rPr>
        <w:t xml:space="preserve"> </w:t>
      </w:r>
    </w:p>
    <w:p w14:paraId="7F3CC1C4" w14:textId="77777777" w:rsidR="00EE2FDA" w:rsidRDefault="00EE2FDA" w:rsidP="00E63E2B"/>
    <w:p w14:paraId="2F9946E3" w14:textId="669C9EC6" w:rsidR="00756A60" w:rsidRDefault="00521224" w:rsidP="00E63E2B">
      <w:r w:rsidRPr="00521224">
        <w:t xml:space="preserve">TRPV4 (Transient Receptor Potentials, </w:t>
      </w:r>
      <w:proofErr w:type="spellStart"/>
      <w:r w:rsidRPr="00521224">
        <w:t>vanilloid</w:t>
      </w:r>
      <w:proofErr w:type="spellEnd"/>
      <w:r w:rsidRPr="00521224">
        <w:t xml:space="preserve"> family, type 4) is widely expressed in vertebrate tissues and is activated by several stimuli, including by mechanical forces.  Certain TRPV4 mutations cause complex hereditary bone or neuronal pathologies in human.  Wild-type </w:t>
      </w:r>
      <w:r w:rsidRPr="00521224">
        <w:lastRenderedPageBreak/>
        <w:t xml:space="preserve">or mutant TRPV4 transgenes are commonly expressed in cultured mammalian cells and examined by Fura-2 </w:t>
      </w:r>
      <w:proofErr w:type="spellStart"/>
      <w:r w:rsidRPr="00521224">
        <w:t>fluorometry</w:t>
      </w:r>
      <w:proofErr w:type="spellEnd"/>
      <w:r w:rsidRPr="00521224">
        <w:t xml:space="preserve"> and by electrodes.  In terms of the mechanism of </w:t>
      </w:r>
      <w:proofErr w:type="spellStart"/>
      <w:r w:rsidRPr="00521224">
        <w:t>mechanosensitivity</w:t>
      </w:r>
      <w:proofErr w:type="spellEnd"/>
      <w:r w:rsidRPr="00521224">
        <w:t xml:space="preserve"> and the molecular bases of the diseases, the current literature is confusing and controversial.   To complement existing methods, we describe two additional methods to examine the molecular properties of TRPV4.  (1) Rat TRPV4 and an </w:t>
      </w:r>
      <w:proofErr w:type="spellStart"/>
      <w:r w:rsidRPr="00521224">
        <w:t>aequorin</w:t>
      </w:r>
      <w:proofErr w:type="spellEnd"/>
      <w:r w:rsidRPr="00521224">
        <w:t xml:space="preserve"> transgene are transformed into budding yeast.  A hypo-</w:t>
      </w:r>
      <w:proofErr w:type="spellStart"/>
      <w:r w:rsidRPr="00521224">
        <w:t>osmtic</w:t>
      </w:r>
      <w:proofErr w:type="spellEnd"/>
      <w:r w:rsidRPr="00521224">
        <w:t xml:space="preserve"> shock of the </w:t>
      </w:r>
      <w:proofErr w:type="spellStart"/>
      <w:r w:rsidRPr="00521224">
        <w:t>transformant</w:t>
      </w:r>
      <w:proofErr w:type="spellEnd"/>
      <w:r w:rsidRPr="00521224">
        <w:t xml:space="preserve"> population yields a </w:t>
      </w:r>
      <w:proofErr w:type="spellStart"/>
      <w:r w:rsidRPr="00521224">
        <w:t>luminometric</w:t>
      </w:r>
      <w:proofErr w:type="spellEnd"/>
      <w:r w:rsidRPr="00521224">
        <w:t xml:space="preserve"> signal due to the combination of </w:t>
      </w:r>
      <w:proofErr w:type="spellStart"/>
      <w:r w:rsidRPr="00521224">
        <w:t>aequorin</w:t>
      </w:r>
      <w:proofErr w:type="spellEnd"/>
      <w:r w:rsidRPr="00521224">
        <w:t xml:space="preserve"> with Ca2+, released through the TRPV4 channel.  Here TRPV4 is isolated from tis usual mammalian partner proteins and reveals its own </w:t>
      </w:r>
      <w:proofErr w:type="spellStart"/>
      <w:r w:rsidRPr="00521224">
        <w:t>mechanosensitivity</w:t>
      </w:r>
      <w:proofErr w:type="spellEnd"/>
      <w:r w:rsidRPr="00521224">
        <w:t xml:space="preserve">.  (2) </w:t>
      </w:r>
      <w:proofErr w:type="spellStart"/>
      <w:proofErr w:type="gramStart"/>
      <w:r w:rsidRPr="00521224">
        <w:t>cRNA</w:t>
      </w:r>
      <w:proofErr w:type="spellEnd"/>
      <w:proofErr w:type="gramEnd"/>
      <w:r w:rsidRPr="00521224">
        <w:t xml:space="preserve"> of TRPV4 is injected into </w:t>
      </w:r>
      <w:proofErr w:type="spellStart"/>
      <w:r w:rsidRPr="00521224">
        <w:t>Xenopus</w:t>
      </w:r>
      <w:proofErr w:type="spellEnd"/>
      <w:r w:rsidRPr="00521224">
        <w:t xml:space="preserve"> oocytes.  After a suitable period of incubation, the macroscopic TRPV4 current is examined with a two-electrode voltage clamp.  The current rise upon removal of inert </w:t>
      </w:r>
      <w:proofErr w:type="spellStart"/>
      <w:r w:rsidRPr="00521224">
        <w:t>osmoticum</w:t>
      </w:r>
      <w:proofErr w:type="spellEnd"/>
      <w:r w:rsidRPr="00521224">
        <w:t xml:space="preserve"> from the oocyte bath is indicative of </w:t>
      </w:r>
      <w:proofErr w:type="spellStart"/>
      <w:r w:rsidRPr="00521224">
        <w:t>mechanosensitivity</w:t>
      </w:r>
      <w:proofErr w:type="spellEnd"/>
      <w:r w:rsidRPr="00521224">
        <w:t xml:space="preserve">.  The </w:t>
      </w:r>
      <w:proofErr w:type="spellStart"/>
      <w:r w:rsidRPr="00521224">
        <w:t>microAmpere</w:t>
      </w:r>
      <w:proofErr w:type="spellEnd"/>
      <w:r w:rsidRPr="00521224">
        <w:t xml:space="preserve"> (10-6 to 10-4 A) currents from oocytes are much larger than the sub-</w:t>
      </w:r>
      <w:proofErr w:type="spellStart"/>
      <w:r w:rsidRPr="00521224">
        <w:t>nano</w:t>
      </w:r>
      <w:proofErr w:type="spellEnd"/>
      <w:r w:rsidRPr="00521224">
        <w:t xml:space="preserve">- to </w:t>
      </w:r>
      <w:proofErr w:type="spellStart"/>
      <w:r w:rsidRPr="00521224">
        <w:t>nanoAmpere</w:t>
      </w:r>
      <w:proofErr w:type="spellEnd"/>
      <w:r w:rsidRPr="00521224">
        <w:t xml:space="preserve"> (10-10 to 10-9 A) currents from cultured cells, yielding clearer quantifications and more confident assessments.  Microscopic currents reflecting the activities of individual channel proteins can also be directly registered under a patch clamp, in on-cell or excised mode.  The same oocyte provides multiple patch samples, allowing better data replication.  Suctions applied to the patches can activate TRPV4 to directly assess </w:t>
      </w:r>
      <w:proofErr w:type="spellStart"/>
      <w:r w:rsidRPr="00521224">
        <w:t>mechanosensitivity</w:t>
      </w:r>
      <w:proofErr w:type="spellEnd"/>
      <w:r w:rsidRPr="00521224">
        <w:t>.  These methods should also be useful in the study of other types of TRP channels.</w:t>
      </w:r>
    </w:p>
    <w:p w14:paraId="3058B22F" w14:textId="77777777" w:rsidR="00756A60" w:rsidRDefault="00756A60" w:rsidP="00E63E2B"/>
    <w:p w14:paraId="55B8852C" w14:textId="4B2AFCD5" w:rsidR="00756A60" w:rsidRPr="006911E1" w:rsidRDefault="00756A60" w:rsidP="00E63E2B">
      <w:r w:rsidRPr="00756A60">
        <w:rPr>
          <w:b/>
        </w:rPr>
        <w:t>Introduction</w:t>
      </w:r>
      <w:r w:rsidR="006911E1">
        <w:rPr>
          <w:b/>
        </w:rPr>
        <w:t xml:space="preserve">: </w:t>
      </w:r>
    </w:p>
    <w:p w14:paraId="0FA3E4B4" w14:textId="77777777" w:rsidR="00E8268F" w:rsidRPr="00756A60" w:rsidRDefault="00E8268F" w:rsidP="00E63E2B">
      <w:pPr>
        <w:rPr>
          <w:b/>
        </w:rPr>
      </w:pPr>
    </w:p>
    <w:p w14:paraId="071AF277" w14:textId="4981C59B" w:rsidR="006911E1" w:rsidRDefault="00AC4CAA" w:rsidP="00E63E2B">
      <w:r>
        <w:tab/>
      </w:r>
      <w:r w:rsidR="00E8268F">
        <w:t>TRPs (tr</w:t>
      </w:r>
      <w:r w:rsidR="00886987">
        <w:t>ansient receptor potentials) c</w:t>
      </w:r>
      <w:r w:rsidR="00CA2B6F">
        <w:t>omprise</w:t>
      </w:r>
      <w:r w:rsidR="00131078">
        <w:t xml:space="preserve"> seven</w:t>
      </w:r>
      <w:r w:rsidR="006E3099">
        <w:t xml:space="preserve"> </w:t>
      </w:r>
      <w:r w:rsidR="008E30CC">
        <w:t xml:space="preserve">subfamilies </w:t>
      </w:r>
      <w:r w:rsidR="00886987">
        <w:t>of</w:t>
      </w:r>
      <w:r w:rsidR="00E8268F">
        <w:t xml:space="preserve"> </w:t>
      </w:r>
      <w:proofErr w:type="spellStart"/>
      <w:r w:rsidR="00E8268F">
        <w:t>cation</w:t>
      </w:r>
      <w:proofErr w:type="spellEnd"/>
      <w:r w:rsidR="00E8268F">
        <w:t xml:space="preserve"> c</w:t>
      </w:r>
      <w:r w:rsidR="006E3099">
        <w:t xml:space="preserve">hannels that serve </w:t>
      </w:r>
      <w:r w:rsidR="00E8268F">
        <w:t>sensory functions</w:t>
      </w:r>
      <w:r w:rsidR="006911E1">
        <w:t xml:space="preserve"> </w:t>
      </w:r>
      <w:hyperlink w:anchor="_ENREF_1" w:tooltip="Ramsey, 2006 #2098" w:history="1">
        <w:r w:rsidR="005A22B9">
          <w:fldChar w:fldCharType="begin"/>
        </w:r>
        <w:r w:rsidR="005A22B9">
          <w:instrText xml:space="preserve"> ADDIN EN.CITE &lt;EndNote&gt;&lt;Cite&gt;&lt;Author&gt;Ramsey&lt;/Author&gt;&lt;Year&gt;2006&lt;/Year&gt;&lt;RecNum&gt;2098&lt;/RecNum&gt;&lt;DisplayText&gt;&lt;style face="superscript"&gt;1&lt;/style&gt;&lt;/DisplayText&gt;&lt;record&gt;&lt;rec-number&gt;2098&lt;/rec-number&gt;&lt;foreign-keys&gt;&lt;key app="EN" db-id="azz5fw5ew2dv5pevww9ptxe60rxxtt2ftdwe"&gt;2098&lt;/key&gt;&lt;/foreign-keys&gt;&lt;ref-type name="Journal Article"&gt;17&lt;/ref-type&gt;&lt;contributors&gt;&lt;authors&gt;&lt;author&gt;Ramsey, I. S.&lt;/author&gt;&lt;author&gt;Delling, M.&lt;/author&gt;&lt;author&gt;Clapham, D. E.&lt;/author&gt;&lt;/authors&gt;&lt;/contributors&gt;&lt;auth-address&gt;Howard Hughes Medical Institute, Cardiovascular Department, Children&amp;apos;s Hospital Boston, Harvard Medical School, Boston, Massachusetts 02115, USA. sramsey@enders.tch.harvard.edu&lt;/auth-address&gt;&lt;titles&gt;&lt;title&gt;An introduction to TRP channels&lt;/title&gt;&lt;secondary-title&gt;Annu Rev Physiol&lt;/secondary-title&gt;&lt;/titles&gt;&lt;periodical&gt;&lt;full-title&gt;Annu Rev Physiol&lt;/full-title&gt;&lt;/periodical&gt;&lt;pages&gt;619-47&lt;/pages&gt;&lt;volume&gt;68&lt;/volume&gt;&lt;edition&gt;2006/02/08&lt;/edition&gt;&lt;keywords&gt;&lt;keyword&gt;Amino Acid Sequence&lt;/keyword&gt;&lt;keyword&gt;Animals&lt;/keyword&gt;&lt;keyword&gt;Cell Membrane/physiology&lt;/keyword&gt;&lt;keyword&gt;Growth Cones/physiology&lt;/keyword&gt;&lt;keyword&gt;Humans&lt;/keyword&gt;&lt;keyword&gt;Mammals/physiology&lt;/keyword&gt;&lt;keyword&gt;TRPC Cation Channels/genetics/*physiology&lt;/keyword&gt;&lt;/keywords&gt;&lt;dates&gt;&lt;year&gt;2006&lt;/year&gt;&lt;/dates&gt;&lt;isbn&gt;0066-4278 (Print)&amp;#xD;0066-4278 (Linking)&lt;/isbn&gt;&lt;accession-num&gt;16460286&lt;/accession-num&gt;&lt;urls&gt;&lt;related-urls&gt;&lt;url&gt;http://www.ncbi.nlm.nih.gov/pubmed/16460286&lt;/url&gt;&lt;/related-urls&gt;&lt;/urls&gt;&lt;electronic-resource-num&gt;10.1146/annurev.physiol.68.040204.100431&lt;/electronic-resource-num&gt;&lt;language&gt;eng&lt;/language&gt;&lt;/record&gt;&lt;/Cite&gt;&lt;/EndNote&gt;</w:instrText>
        </w:r>
        <w:r w:rsidR="005A22B9">
          <w:fldChar w:fldCharType="separate"/>
        </w:r>
        <w:r w:rsidR="005A22B9" w:rsidRPr="00525BF0">
          <w:rPr>
            <w:noProof/>
            <w:vertAlign w:val="superscript"/>
          </w:rPr>
          <w:t>1</w:t>
        </w:r>
        <w:r w:rsidR="005A22B9">
          <w:fldChar w:fldCharType="end"/>
        </w:r>
      </w:hyperlink>
      <w:r w:rsidR="0074661C">
        <w:t xml:space="preserve"> </w:t>
      </w:r>
      <w:hyperlink w:anchor="_ENREF_2" w:tooltip="Nilius, 2011 #2090" w:history="1">
        <w:r w:rsidR="005A22B9">
          <w:fldChar w:fldCharType="begin"/>
        </w:r>
        <w:r w:rsidR="005A22B9">
          <w:instrText xml:space="preserve"> ADDIN EN.CITE &lt;EndNote&gt;&lt;Cite&gt;&lt;Author&gt;Nilius&lt;/Author&gt;&lt;Year&gt;2011&lt;/Year&gt;&lt;RecNum&gt;2090&lt;/RecNum&gt;&lt;DisplayText&gt;&lt;style face="superscript"&gt;2&lt;/style&gt;&lt;/DisplayText&gt;&lt;record&gt;&lt;rec-number&gt;2090&lt;/rec-number&gt;&lt;foreign-keys&gt;&lt;key app="EN" db-id="azz5fw5ew2dv5pevww9ptxe60rxxtt2ftdwe"&gt;2090&lt;/key&gt;&lt;/foreign-keys&gt;&lt;ref-type name="Journal Article"&gt;17&lt;/ref-type&gt;&lt;contributors&gt;&lt;authors&gt;&lt;author&gt;Nilius, B.&lt;/author&gt;&lt;author&gt;Owsianik, G.&lt;/author&gt;&lt;/authors&gt;&lt;/contributors&gt;&lt;auth-address&gt;Department of Molecular Cell Biology, Laboratory of Ion Channel Research, Campus Gasthuisberg, KU Leuven, Herestraat 49, B-3000 Leuven, Belgium.&lt;/auth-address&gt;&lt;titles&gt;&lt;title&gt;The transient receptor potential family of ion channels&lt;/title&gt;&lt;secondary-title&gt;Genome Biol&lt;/secondary-title&gt;&lt;/titles&gt;&lt;periodical&gt;&lt;full-title&gt;Genome Biol&lt;/full-title&gt;&lt;/periodical&gt;&lt;pages&gt;218&lt;/pages&gt;&lt;volume&gt;12&lt;/volume&gt;&lt;number&gt;3&lt;/number&gt;&lt;edition&gt;2011/03/16&lt;/edition&gt;&lt;keywords&gt;&lt;keyword&gt;Animals&lt;/keyword&gt;&lt;keyword&gt;Evolution, Molecular&lt;/keyword&gt;&lt;keyword&gt;Genetic Predisposition to Disease&lt;/keyword&gt;&lt;keyword&gt;Humans&lt;/keyword&gt;&lt;keyword&gt;Mutation&lt;/keyword&gt;&lt;keyword&gt;Phylogeny&lt;/keyword&gt;&lt;keyword&gt;Protein Conformation&lt;/keyword&gt;&lt;keyword&gt;Protein Transport&lt;/keyword&gt;&lt;keyword&gt;Transient Receptor Potential&lt;/keyword&gt;&lt;keyword&gt;Channels/chemistry/classification/*genetics/*metabolism&lt;/keyword&gt;&lt;/keywords&gt;&lt;dates&gt;&lt;year&gt;2011&lt;/year&gt;&lt;/dates&gt;&lt;isbn&gt;1465-6914 (Electronic)&amp;#xD;1465-6906 (Linking)&lt;/isbn&gt;&lt;accession-num&gt;21401968&lt;/accession-num&gt;&lt;urls&gt;&lt;related-urls&gt;&lt;url&gt;http://www.ncbi.nlm.nih.gov/pubmed/21401968&lt;/url&gt;&lt;/related-urls&gt;&lt;/urls&gt;&lt;custom2&gt;3129667&lt;/custom2&gt;&lt;electronic-resource-num&gt;10.1186/gb-2011-12-3-218&amp;#xD;gb-2011-12-3-218 [pii]&lt;/electronic-resource-num&gt;&lt;language&gt;eng&lt;/language&gt;&lt;/record&gt;&lt;/Cite&gt;&lt;/EndNote&gt;</w:instrText>
        </w:r>
        <w:r w:rsidR="005A22B9">
          <w:fldChar w:fldCharType="separate"/>
        </w:r>
        <w:r w:rsidR="005A22B9" w:rsidRPr="00525BF0">
          <w:rPr>
            <w:noProof/>
            <w:vertAlign w:val="superscript"/>
          </w:rPr>
          <w:t>2</w:t>
        </w:r>
        <w:r w:rsidR="005A22B9">
          <w:fldChar w:fldCharType="end"/>
        </w:r>
      </w:hyperlink>
      <w:r w:rsidR="00597A1F">
        <w:t xml:space="preserve">.  </w:t>
      </w:r>
      <w:r w:rsidR="00E8268F">
        <w:t xml:space="preserve"> </w:t>
      </w:r>
      <w:r w:rsidR="00886987">
        <w:t>In mammals</w:t>
      </w:r>
      <w:r w:rsidR="00CA2B6F">
        <w:t xml:space="preserve">, TRPV, the </w:t>
      </w:r>
      <w:proofErr w:type="spellStart"/>
      <w:r w:rsidR="00CA2B6F">
        <w:t>vanilloid</w:t>
      </w:r>
      <w:proofErr w:type="spellEnd"/>
      <w:r w:rsidR="00CA2B6F">
        <w:t xml:space="preserve"> </w:t>
      </w:r>
      <w:r w:rsidR="008E30CC">
        <w:t>sub</w:t>
      </w:r>
      <w:r w:rsidR="006E3099">
        <w:t>family of TRPs, has six</w:t>
      </w:r>
      <w:r w:rsidR="0086353D">
        <w:t xml:space="preserve"> varietie</w:t>
      </w:r>
      <w:r w:rsidR="007A742C">
        <w:t>s</w:t>
      </w:r>
      <w:r w:rsidR="00886987">
        <w:t xml:space="preserve">. </w:t>
      </w:r>
      <w:r w:rsidR="009E0A13">
        <w:t xml:space="preserve"> </w:t>
      </w:r>
      <w:r w:rsidR="00886987">
        <w:t>TRPV4 (</w:t>
      </w:r>
      <w:r w:rsidR="00E8268F">
        <w:t>type 4)</w:t>
      </w:r>
      <w:r w:rsidR="0086353D">
        <w:t xml:space="preserve"> </w:t>
      </w:r>
      <w:r w:rsidR="00525BF0">
        <w:fldChar w:fldCharType="begin">
          <w:fldData xml:space="preserve">PEVuZE5vdGU+PENpdGU+PEF1dGhvcj5FdmVyYWVydHM8L0F1dGhvcj48WWVhcj4yMDA5PC9ZZWFy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</w:fldData>
        </w:fldChar>
      </w:r>
      <w:r w:rsidR="00525BF0">
        <w:instrText xml:space="preserve"> ADDIN EN.CITE </w:instrText>
      </w:r>
      <w:r w:rsidR="00525BF0">
        <w:fldChar w:fldCharType="begin">
          <w:fldData xml:space="preserve">PEVuZE5vdGU+PENpdGU+PEF1dGhvcj5FdmVyYWVydHM8L0F1dGhvcj48WWVhcj4yMDA5PC9ZZWFy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</w:fldData>
        </w:fldChar>
      </w:r>
      <w:r w:rsidR="00525BF0">
        <w:instrText xml:space="preserve"> ADDIN EN.CITE.DATA </w:instrText>
      </w:r>
      <w:r w:rsidR="00525BF0">
        <w:fldChar w:fldCharType="end"/>
      </w:r>
      <w:r w:rsidR="00525BF0">
        <w:fldChar w:fldCharType="separate"/>
      </w:r>
      <w:hyperlink w:anchor="_ENREF_3" w:tooltip="Everaerts, 2009 #1554" w:history="1">
        <w:r w:rsidR="005A22B9" w:rsidRPr="00525BF0">
          <w:rPr>
            <w:noProof/>
            <w:vertAlign w:val="superscript"/>
          </w:rPr>
          <w:t>3</w:t>
        </w:r>
      </w:hyperlink>
      <w:r w:rsidR="00525BF0" w:rsidRPr="00525BF0">
        <w:rPr>
          <w:noProof/>
          <w:vertAlign w:val="superscript"/>
        </w:rPr>
        <w:t>,</w:t>
      </w:r>
      <w:hyperlink w:anchor="_ENREF_4" w:tooltip="Nilius, 2013 #2088" w:history="1">
        <w:r w:rsidR="005A22B9" w:rsidRPr="00525BF0">
          <w:rPr>
            <w:noProof/>
            <w:vertAlign w:val="superscript"/>
          </w:rPr>
          <w:t>4</w:t>
        </w:r>
      </w:hyperlink>
      <w:r w:rsidR="00525BF0">
        <w:fldChar w:fldCharType="end"/>
      </w:r>
      <w:r w:rsidR="0086353D">
        <w:t xml:space="preserve"> </w:t>
      </w:r>
      <w:r w:rsidR="00886987">
        <w:t>respond</w:t>
      </w:r>
      <w:r w:rsidR="0086353D">
        <w:t>s</w:t>
      </w:r>
      <w:r w:rsidR="00A6387A">
        <w:t xml:space="preserve"> to heat, certain </w:t>
      </w:r>
      <w:r w:rsidR="00886987">
        <w:t>chemicals,</w:t>
      </w:r>
      <w:r w:rsidR="00873EFF">
        <w:t xml:space="preserve"> osmotic swelling, or shear stress</w:t>
      </w:r>
      <w:r w:rsidR="00886987">
        <w:t xml:space="preserve">.  The </w:t>
      </w:r>
      <w:r w:rsidR="00886987" w:rsidRPr="0086353D">
        <w:rPr>
          <w:i/>
        </w:rPr>
        <w:t xml:space="preserve">TRPV4 </w:t>
      </w:r>
      <w:r w:rsidR="00A6387A">
        <w:t xml:space="preserve">gene was </w:t>
      </w:r>
      <w:r w:rsidR="009E0A13">
        <w:t xml:space="preserve">repeatedly </w:t>
      </w:r>
      <w:r w:rsidR="00886987">
        <w:t xml:space="preserve">isolated by </w:t>
      </w:r>
      <w:r w:rsidR="0086353D">
        <w:t>candi</w:t>
      </w:r>
      <w:r w:rsidR="006E3099">
        <w:t>date-gene and/</w:t>
      </w:r>
      <w:r w:rsidR="0086353D">
        <w:t xml:space="preserve">or </w:t>
      </w:r>
      <w:r w:rsidR="00886987">
        <w:t xml:space="preserve">expression </w:t>
      </w:r>
      <w:r w:rsidR="0086353D">
        <w:t>cloning</w:t>
      </w:r>
      <w:r>
        <w:t xml:space="preserve"> </w:t>
      </w:r>
      <w:hyperlink w:anchor="_ENREF_5" w:tooltip="Liedtke, 2000 #87" w:history="1">
        <w:r w:rsidR="005A22B9">
          <w:fldChar w:fldCharType="begin">
            <w:fldData xml:space="preserve">PEVuZE5vdGU+PENpdGU+PEF1dGhvcj5MaWVkdGtlPC9BdXRob3I+PFllYXI+MjAwMDwvWWVhcj48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==
</w:fldData>
          </w:fldChar>
        </w:r>
        <w:r w:rsidR="005A22B9">
          <w:instrText xml:space="preserve"> ADDIN EN.CITE </w:instrText>
        </w:r>
        <w:r w:rsidR="005A22B9">
          <w:fldChar w:fldCharType="begin">
            <w:fldData xml:space="preserve">PEVuZE5vdGU+PENpdGU+PEF1dGhvcj5MaWVkdGtlPC9BdXRob3I+PFllYXI+MjAwMDwvWWVhcj48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==
</w:fldData>
          </w:fldChar>
        </w:r>
        <w:r w:rsidR="005A22B9">
          <w:instrText xml:space="preserve"> ADDIN EN.CITE.DATA </w:instrText>
        </w:r>
        <w:r w:rsidR="005A22B9">
          <w:fldChar w:fldCharType="end"/>
        </w:r>
        <w:r w:rsidR="005A22B9">
          <w:fldChar w:fldCharType="separate"/>
        </w:r>
        <w:r w:rsidR="005A22B9" w:rsidRPr="00525BF0">
          <w:rPr>
            <w:noProof/>
            <w:vertAlign w:val="superscript"/>
          </w:rPr>
          <w:t>5</w:t>
        </w:r>
        <w:r w:rsidR="005A22B9">
          <w:fldChar w:fldCharType="end"/>
        </w:r>
      </w:hyperlink>
      <w:r w:rsidR="008F1378">
        <w:t xml:space="preserve"> </w:t>
      </w:r>
      <w:hyperlink w:anchor="_ENREF_6" w:tooltip="Strotmann, 2000 #136" w:history="1">
        <w:r w:rsidR="005A22B9">
          <w:fldChar w:fldCharType="begin"/>
        </w:r>
        <w:r w:rsidR="005A22B9">
          <w:instrText xml:space="preserve"> ADDIN EN.CITE &lt;EndNote&gt;&lt;Cite&gt;&lt;Author&gt;Strotmann&lt;/Author&gt;&lt;Year&gt;2000&lt;/Year&gt;&lt;RecNum&gt;136&lt;/RecNum&gt;&lt;DisplayText&gt;&lt;style face="superscript"&gt;6&lt;/style&gt;&lt;/DisplayText&gt;&lt;record&gt;&lt;rec-number&gt;136&lt;/rec-number&gt;&lt;foreign-keys&gt;&lt;key app="EN" db-id="azz5fw5ew2dv5pevww9ptxe60rxxtt2ftdwe"&gt;136&lt;/key&gt;&lt;/foreign-keys&gt;&lt;ref-type name="Journal Article"&gt;17&lt;/ref-type&gt;&lt;contributors&gt;&lt;authors&gt;&lt;author&gt;Strotmann, R.&lt;/author&gt;&lt;author&gt;Harteneck, C.&lt;/author&gt;&lt;author&gt;Nunnenmacher, K.&lt;/author&gt;&lt;author&gt;Schultz, G.&lt;/author&gt;&lt;author&gt;Plant, T. D.&lt;/author&gt;&lt;/authors&gt;&lt;/contributors&gt;&lt;titles&gt;&lt;title&gt;OTRPC4, a nonselective cation channel that confers sensitivity to extracellular osmolarity&lt;/title&gt;&lt;secondary-title&gt;Nature Cell Biology&lt;/secondary-title&gt;&lt;/titles&gt;&lt;pages&gt;695-702&lt;/pages&gt;&lt;volume&gt;2&lt;/volume&gt;&lt;number&gt;10&lt;/number&gt;&lt;keywords&gt;&lt;keyword&gt;Amino Acid Sequence&lt;/keyword&gt;&lt;keyword&gt;Animals&lt;/keyword&gt;&lt;keyword&gt;Calcium/me [Metabolism]&lt;/keyword&gt;&lt;keyword&gt;*Cations/me [Metabolism]&lt;/keyword&gt;&lt;keyword&gt;Comparative Study&lt;/keyword&gt;&lt;keyword&gt;Electric Conductivity&lt;/keyword&gt;&lt;keyword&gt;Electrophysiology&lt;/keyword&gt;&lt;keyword&gt;Ion Channels/ge [Genetics]&lt;/keyword&gt;&lt;keyword&gt;Ion Channels/ip [Isolation &amp;amp; Purification]&lt;/keyword&gt;&lt;keyword&gt;*Ion Channels/me [Metabolism]&lt;/keyword&gt;&lt;keyword&gt;Kidney/ch [Chemistry]&lt;/keyword&gt;&lt;keyword&gt;Liver/ch [Chemistry]&lt;/keyword&gt;&lt;keyword&gt;Mice&lt;/keyword&gt;&lt;keyword&gt;Molecular Sequence Data&lt;/keyword&gt;&lt;keyword&gt;Myocardium/ch [Chemistry]&lt;/keyword&gt;&lt;keyword&gt;*Osmotic Pressure&lt;/keyword&gt;&lt;keyword&gt;Patch-Clamp Techniques&lt;/keyword&gt;&lt;keyword&gt;Sequence Homology, Amino Acid&lt;/keyword&gt;&lt;keyword&gt;Signal Transduction&lt;/keyword&gt;&lt;keyword&gt;Tissue Distribution&lt;/keyword&gt;&lt;/keywords&gt;&lt;dates&gt;&lt;year&gt;2000&lt;/year&gt;&lt;/dates&gt;&lt;urls&gt;&lt;/urls&gt;&lt;/record&gt;&lt;/Cite&gt;&lt;/EndNote&gt;</w:instrText>
        </w:r>
        <w:r w:rsidR="005A22B9">
          <w:fldChar w:fldCharType="separate"/>
        </w:r>
        <w:r w:rsidR="005A22B9" w:rsidRPr="00525BF0">
          <w:rPr>
            <w:noProof/>
            <w:vertAlign w:val="superscript"/>
          </w:rPr>
          <w:t>6</w:t>
        </w:r>
        <w:r w:rsidR="005A22B9">
          <w:fldChar w:fldCharType="end"/>
        </w:r>
      </w:hyperlink>
      <w:r w:rsidR="006911E1">
        <w:t xml:space="preserve"> </w:t>
      </w:r>
      <w:r w:rsidR="00525BF0">
        <w:fldChar w:fldCharType="begin">
          <w:fldData xml:space="preserve">PEVuZE5vdGU+PENpdGU+PEF1dGhvcj5XaXNzZW5iYWNoPC9BdXRob3I+PFllYXI+MjAwMDwvWWVh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</w:fldData>
        </w:fldChar>
      </w:r>
      <w:r w:rsidR="00525BF0">
        <w:instrText xml:space="preserve"> ADDIN EN.CITE </w:instrText>
      </w:r>
      <w:r w:rsidR="00525BF0">
        <w:fldChar w:fldCharType="begin">
          <w:fldData xml:space="preserve">PEVuZE5vdGU+PENpdGU+PEF1dGhvcj5XaXNzZW5iYWNoPC9BdXRob3I+PFllYXI+MjAwMDwvWWVh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</w:fldData>
        </w:fldChar>
      </w:r>
      <w:r w:rsidR="00525BF0">
        <w:instrText xml:space="preserve"> ADDIN EN.CITE.DATA </w:instrText>
      </w:r>
      <w:r w:rsidR="00525BF0">
        <w:fldChar w:fldCharType="end"/>
      </w:r>
      <w:r w:rsidR="00525BF0">
        <w:fldChar w:fldCharType="separate"/>
      </w:r>
      <w:hyperlink w:anchor="_ENREF_7" w:tooltip="Wissenbach, 2000 #2109" w:history="1">
        <w:r w:rsidR="005A22B9" w:rsidRPr="00525BF0">
          <w:rPr>
            <w:noProof/>
            <w:vertAlign w:val="superscript"/>
          </w:rPr>
          <w:t>7</w:t>
        </w:r>
      </w:hyperlink>
      <w:r w:rsidR="00525BF0" w:rsidRPr="00525BF0">
        <w:rPr>
          <w:noProof/>
          <w:vertAlign w:val="superscript"/>
        </w:rPr>
        <w:t>,</w:t>
      </w:r>
      <w:hyperlink w:anchor="_ENREF_8" w:tooltip="Delany, 2001 #2110" w:history="1">
        <w:r w:rsidR="005A22B9" w:rsidRPr="00525BF0">
          <w:rPr>
            <w:noProof/>
            <w:vertAlign w:val="superscript"/>
          </w:rPr>
          <w:t>8</w:t>
        </w:r>
      </w:hyperlink>
      <w:r w:rsidR="00525BF0">
        <w:fldChar w:fldCharType="end"/>
      </w:r>
      <w:r w:rsidR="00EC5A9A">
        <w:t>.</w:t>
      </w:r>
      <w:r>
        <w:t xml:space="preserve"> </w:t>
      </w:r>
      <w:r w:rsidR="00886987">
        <w:t xml:space="preserve"> </w:t>
      </w:r>
      <w:r w:rsidR="0086353D">
        <w:t>The latter</w:t>
      </w:r>
      <w:r w:rsidR="00A6387A">
        <w:t xml:space="preserve"> method followed </w:t>
      </w:r>
      <w:r w:rsidR="0086353D">
        <w:t>the gene product</w:t>
      </w:r>
      <w:r w:rsidR="00A6387A">
        <w:t xml:space="preserve">’s response </w:t>
      </w:r>
      <w:r w:rsidR="007A742C">
        <w:t>to hypo-</w:t>
      </w:r>
      <w:proofErr w:type="spellStart"/>
      <w:r w:rsidR="007A742C">
        <w:t>osmolarity</w:t>
      </w:r>
      <w:proofErr w:type="spellEnd"/>
      <w:r w:rsidR="0086353D">
        <w:t>.  TRPV4</w:t>
      </w:r>
      <w:r w:rsidR="00934273">
        <w:t xml:space="preserve"> </w:t>
      </w:r>
      <w:r w:rsidR="0086353D">
        <w:t xml:space="preserve">is </w:t>
      </w:r>
      <w:r w:rsidR="00756A60">
        <w:t xml:space="preserve">expressed in </w:t>
      </w:r>
      <w:r w:rsidR="007A742C">
        <w:t xml:space="preserve">nearly all organs and functions </w:t>
      </w:r>
      <w:r w:rsidR="006911E1">
        <w:t xml:space="preserve">in </w:t>
      </w:r>
      <w:r w:rsidR="002D57DB">
        <w:t xml:space="preserve">the </w:t>
      </w:r>
      <w:r w:rsidR="008E30CC">
        <w:t xml:space="preserve">development, </w:t>
      </w:r>
      <w:r w:rsidR="002D57DB">
        <w:t>physiology</w:t>
      </w:r>
      <w:r w:rsidR="008E30CC">
        <w:t>, or</w:t>
      </w:r>
      <w:r w:rsidR="0086353D">
        <w:t xml:space="preserve"> pathology of </w:t>
      </w:r>
      <w:r w:rsidR="00A6387A">
        <w:t xml:space="preserve">many </w:t>
      </w:r>
      <w:r w:rsidR="009E0A13">
        <w:t xml:space="preserve">disparate </w:t>
      </w:r>
      <w:r w:rsidR="00A6387A">
        <w:t>cell types</w:t>
      </w:r>
      <w:r w:rsidR="0074661C" w:rsidRPr="0074661C">
        <w:t xml:space="preserve"> </w:t>
      </w:r>
      <w:r w:rsidR="00525BF0">
        <w:fldChar w:fldCharType="begin">
          <w:fldData xml:space="preserve">PEVuZE5vdGU+PENpdGU+PEF1dGhvcj5FdmVyYWVydHM8L0F1dGhvcj48WWVhcj4yMDA5PC9ZZWFy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</w:fldData>
        </w:fldChar>
      </w:r>
      <w:r w:rsidR="00525BF0">
        <w:instrText xml:space="preserve"> ADDIN EN.CITE </w:instrText>
      </w:r>
      <w:r w:rsidR="00525BF0">
        <w:fldChar w:fldCharType="begin">
          <w:fldData xml:space="preserve">PEVuZE5vdGU+PENpdGU+PEF1dGhvcj5FdmVyYWVydHM8L0F1dGhvcj48WWVhcj4yMDA5PC9ZZWFy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</w:fldData>
        </w:fldChar>
      </w:r>
      <w:r w:rsidR="00525BF0">
        <w:instrText xml:space="preserve"> ADDIN EN.CITE.DATA </w:instrText>
      </w:r>
      <w:r w:rsidR="00525BF0">
        <w:fldChar w:fldCharType="end"/>
      </w:r>
      <w:r w:rsidR="00525BF0">
        <w:fldChar w:fldCharType="separate"/>
      </w:r>
      <w:hyperlink w:anchor="_ENREF_3" w:tooltip="Everaerts, 2009 #1554" w:history="1">
        <w:r w:rsidR="005A22B9" w:rsidRPr="00525BF0">
          <w:rPr>
            <w:noProof/>
            <w:vertAlign w:val="superscript"/>
          </w:rPr>
          <w:t>3</w:t>
        </w:r>
      </w:hyperlink>
      <w:r w:rsidR="00525BF0" w:rsidRPr="00525BF0">
        <w:rPr>
          <w:noProof/>
          <w:vertAlign w:val="superscript"/>
        </w:rPr>
        <w:t>,</w:t>
      </w:r>
      <w:hyperlink w:anchor="_ENREF_4" w:tooltip="Nilius, 2013 #2088" w:history="1">
        <w:r w:rsidR="005A22B9" w:rsidRPr="00525BF0">
          <w:rPr>
            <w:noProof/>
            <w:vertAlign w:val="superscript"/>
          </w:rPr>
          <w:t>4</w:t>
        </w:r>
      </w:hyperlink>
      <w:r w:rsidR="00525BF0">
        <w:fldChar w:fldCharType="end"/>
      </w:r>
      <w:r w:rsidR="0074661C">
        <w:t>.</w:t>
      </w:r>
    </w:p>
    <w:p w14:paraId="3721FEAC" w14:textId="423F6FDE" w:rsidR="002D57DB" w:rsidRDefault="002D57DB" w:rsidP="00E63E2B"/>
    <w:p w14:paraId="3631F37C" w14:textId="7818427F" w:rsidR="00B37BDE" w:rsidRDefault="00AC4CAA" w:rsidP="00E63E2B">
      <w:pPr>
        <w:rPr>
          <w:color w:val="FF0000"/>
        </w:rPr>
      </w:pPr>
      <w:r>
        <w:tab/>
      </w:r>
      <w:r w:rsidR="0093253A">
        <w:t>Striking are the &gt;</w:t>
      </w:r>
      <w:r w:rsidR="00277D43">
        <w:t xml:space="preserve">50 </w:t>
      </w:r>
      <w:r w:rsidR="0093253A">
        <w:t xml:space="preserve">human </w:t>
      </w:r>
      <w:r w:rsidR="00B37BDE">
        <w:t xml:space="preserve">autosomal dominant </w:t>
      </w:r>
      <w:r w:rsidR="00B37BDE" w:rsidRPr="00934273">
        <w:rPr>
          <w:i/>
        </w:rPr>
        <w:t xml:space="preserve">TRPV4 </w:t>
      </w:r>
      <w:r w:rsidR="0093253A">
        <w:t xml:space="preserve">mutations, </w:t>
      </w:r>
      <w:r w:rsidR="000022BA">
        <w:t xml:space="preserve">causing </w:t>
      </w:r>
      <w:r w:rsidR="00152B18">
        <w:t>peripher</w:t>
      </w:r>
      <w:r w:rsidR="000022BA">
        <w:t>al neuropathies</w:t>
      </w:r>
      <w:r w:rsidR="00152B18">
        <w:t xml:space="preserve"> and/</w:t>
      </w:r>
      <w:r w:rsidR="00B37BDE">
        <w:t xml:space="preserve">or </w:t>
      </w:r>
      <w:r w:rsidR="00152B18">
        <w:t xml:space="preserve">skeletal </w:t>
      </w:r>
      <w:proofErr w:type="spellStart"/>
      <w:r w:rsidR="00152B18">
        <w:t>dysplasias</w:t>
      </w:r>
      <w:proofErr w:type="spellEnd"/>
      <w:r w:rsidR="00B97C24">
        <w:t xml:space="preserve"> </w:t>
      </w:r>
      <w:r w:rsidR="0093253A">
        <w:t>(</w:t>
      </w:r>
      <w:r w:rsidR="002E28C4">
        <w:t>abnormalities in skeletal development</w:t>
      </w:r>
      <w:r w:rsidR="0093253A">
        <w:t>)</w:t>
      </w:r>
      <w:r w:rsidR="00513670" w:rsidRPr="00513670">
        <w:t xml:space="preserve"> </w:t>
      </w:r>
      <w:hyperlink w:anchor="_ENREF_9" w:tooltip="Rock, 2008 #1392" w:history="1">
        <w:r w:rsidR="005A22B9">
          <w:fldChar w:fldCharType="begin">
            <w:fldData xml:space="preserve">PEVuZE5vdGU+PENpdGU+PEF1dGhvcj5Sb2NrPC9BdXRob3I+PFllYXI+MjAwODwvWWVhcj48UmVj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==
</w:fldData>
          </w:fldChar>
        </w:r>
        <w:r w:rsidR="005A22B9">
          <w:instrText xml:space="preserve"> ADDIN EN.CITE </w:instrText>
        </w:r>
        <w:r w:rsidR="005A22B9">
          <w:fldChar w:fldCharType="begin">
            <w:fldData xml:space="preserve">PEVuZE5vdGU+PENpdGU+PEF1dGhvcj5Sb2NrPC9BdXRob3I+PFllYXI+MjAwODwvWWVhcj48UmVj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==
</w:fldData>
          </w:fldChar>
        </w:r>
        <w:r w:rsidR="005A22B9">
          <w:instrText xml:space="preserve"> ADDIN EN.CITE.DATA </w:instrText>
        </w:r>
        <w:r w:rsidR="005A22B9">
          <w:fldChar w:fldCharType="end"/>
        </w:r>
        <w:r w:rsidR="005A22B9">
          <w:fldChar w:fldCharType="separate"/>
        </w:r>
        <w:r w:rsidR="005A22B9" w:rsidRPr="00525BF0">
          <w:rPr>
            <w:noProof/>
            <w:vertAlign w:val="superscript"/>
          </w:rPr>
          <w:t>9-11</w:t>
        </w:r>
        <w:r w:rsidR="005A22B9">
          <w:fldChar w:fldCharType="end"/>
        </w:r>
      </w:hyperlink>
      <w:r w:rsidR="00EE1C24">
        <w:t xml:space="preserve">.  </w:t>
      </w:r>
      <w:r w:rsidR="009939E8">
        <w:t xml:space="preserve"> </w:t>
      </w:r>
      <w:r w:rsidR="008A3209">
        <w:t>The</w:t>
      </w:r>
      <w:r w:rsidR="002E28C4">
        <w:t xml:space="preserve"> skeletal </w:t>
      </w:r>
      <w:proofErr w:type="spellStart"/>
      <w:r w:rsidR="002E28C4">
        <w:t>dysplasias</w:t>
      </w:r>
      <w:proofErr w:type="spellEnd"/>
      <w:r w:rsidR="002E28C4">
        <w:t xml:space="preserve"> </w:t>
      </w:r>
      <w:r w:rsidR="008A3209">
        <w:t>range</w:t>
      </w:r>
      <w:r w:rsidR="00B37BDE">
        <w:t xml:space="preserve"> from </w:t>
      </w:r>
      <w:r>
        <w:t xml:space="preserve">mild </w:t>
      </w:r>
      <w:proofErr w:type="spellStart"/>
      <w:r w:rsidR="00152B18">
        <w:t>brachyomia</w:t>
      </w:r>
      <w:proofErr w:type="spellEnd"/>
      <w:r w:rsidR="00743B9E">
        <w:t xml:space="preserve"> type 3 (type-3 dwarfism</w:t>
      </w:r>
      <w:r w:rsidR="005D073E">
        <w:t xml:space="preserve">), </w:t>
      </w:r>
      <w:proofErr w:type="spellStart"/>
      <w:r w:rsidR="005D073E">
        <w:t>spondylometaphyse</w:t>
      </w:r>
      <w:r w:rsidR="00152B18">
        <w:t>al</w:t>
      </w:r>
      <w:proofErr w:type="spellEnd"/>
      <w:r w:rsidR="00152B18">
        <w:t xml:space="preserve"> </w:t>
      </w:r>
      <w:r w:rsidR="005D073E">
        <w:t>dysplasia</w:t>
      </w:r>
      <w:r w:rsidR="00743B9E">
        <w:t xml:space="preserve"> Kozlowski type, to severe </w:t>
      </w:r>
      <w:proofErr w:type="spellStart"/>
      <w:r w:rsidR="00152B18">
        <w:t>dyspl</w:t>
      </w:r>
      <w:r w:rsidR="00B97C24">
        <w:t>asias</w:t>
      </w:r>
      <w:proofErr w:type="spellEnd"/>
      <w:r w:rsidR="00743B9E">
        <w:t xml:space="preserve">, some </w:t>
      </w:r>
      <w:r w:rsidR="00B97C24">
        <w:t>causing</w:t>
      </w:r>
      <w:r w:rsidR="00B37BDE">
        <w:t xml:space="preserve"> neonatal</w:t>
      </w:r>
      <w:r w:rsidR="00B37BDE" w:rsidRPr="00B37BDE">
        <w:t xml:space="preserve"> </w:t>
      </w:r>
      <w:r w:rsidR="000022BA">
        <w:t xml:space="preserve">or </w:t>
      </w:r>
      <w:r w:rsidR="0074661C">
        <w:t>embryonic death</w:t>
      </w:r>
      <w:r w:rsidR="00B37BDE">
        <w:t xml:space="preserve">. </w:t>
      </w:r>
      <w:r w:rsidR="00B97C24">
        <w:t xml:space="preserve"> </w:t>
      </w:r>
      <w:r w:rsidR="00743B9E">
        <w:t>Though</w:t>
      </w:r>
      <w:r w:rsidR="009939E8">
        <w:t xml:space="preserve"> all manners of mechanisms seem possible, none explains the diversity, complexity, </w:t>
      </w:r>
      <w:r w:rsidR="00743B9E">
        <w:t xml:space="preserve">variability, </w:t>
      </w:r>
      <w:r w:rsidR="009939E8">
        <w:t>and occasi</w:t>
      </w:r>
      <w:r w:rsidR="000022BA">
        <w:t>on</w:t>
      </w:r>
      <w:r w:rsidR="006E3099">
        <w:t>al overlaps of these diseases</w:t>
      </w:r>
      <w:r w:rsidR="000022BA">
        <w:t xml:space="preserve"> </w:t>
      </w:r>
      <w:hyperlink w:anchor="_ENREF_4" w:tooltip="Nilius, 2013 #2088" w:history="1">
        <w:r w:rsidR="005A22B9">
          <w:fldChar w:fldCharType="begin"/>
        </w:r>
        <w:r w:rsidR="005A22B9">
          <w:instrText xml:space="preserve"> ADDIN EN.CITE &lt;EndNote&gt;&lt;Cite&gt;&lt;Author&gt;Nilius&lt;/Author&gt;&lt;Year&gt;2013&lt;/Year&gt;&lt;RecNum&gt;2088&lt;/RecNum&gt;&lt;DisplayText&gt;&lt;style face="superscript"&gt;4&lt;/style&gt;&lt;/DisplayText&gt;&lt;record&gt;&lt;rec-number&gt;2088&lt;/rec-number&gt;&lt;foreign-keys&gt;&lt;key app="EN" db-id="azz5fw5ew2dv5pevww9ptxe60rxxtt2ftdwe"&gt;2088&lt;/key&gt;&lt;/foreign-keys&gt;&lt;ref-type name="Journal Article"&gt;17&lt;/ref-type&gt;&lt;contributors&gt;&lt;authors&gt;&lt;author&gt;Nilius, B.&lt;/author&gt;&lt;author&gt;Voets, T.&lt;/author&gt;&lt;/authors&gt;&lt;/contributors&gt;&lt;auth-address&gt;KU Leuven, Department of Cellular &amp;amp; Molecular Medicine, Laboratory of Ion Channel Research, Campus Gasthuisberg, Leuven, Belgium.&lt;/auth-address&gt;&lt;titles&gt;&lt;title&gt;The puzzle of TRPV4 channelopathies&lt;/title&gt;&lt;secondary-title&gt;EMBO Rep&lt;/secondary-title&gt;&lt;/titles&gt;&lt;periodical&gt;&lt;full-title&gt;EMBO Rep&lt;/full-title&gt;&lt;/periodical&gt;&lt;edition&gt;2013/01/12&lt;/edition&gt;&lt;dates&gt;&lt;year&gt;2013&lt;/year&gt;&lt;pub-dates&gt;&lt;date&gt;Jan 11&lt;/date&gt;&lt;/pub-dates&gt;&lt;/dates&gt;&lt;isbn&gt;1469-3178 (Electronic)&amp;#xD;1469-221X (Linking)&lt;/isbn&gt;&lt;accession-num&gt;23306656&lt;/accession-num&gt;&lt;urls&gt;&lt;related-urls&gt;&lt;url&gt;http://www.ncbi.nlm.nih.gov/pubmed/23306656&lt;/url&gt;&lt;/related-urls&gt;&lt;/urls&gt;&lt;electronic-resource-num&gt;10.1038/embor.2012.219&amp;#xD;embor2012219 [pii]&lt;/electronic-resource-num&gt;&lt;language&gt;Eng&lt;/language&gt;&lt;/record&gt;&lt;/Cite&gt;&lt;/EndNote&gt;</w:instrText>
        </w:r>
        <w:r w:rsidR="005A22B9">
          <w:fldChar w:fldCharType="separate"/>
        </w:r>
        <w:r w:rsidR="005A22B9" w:rsidRPr="00525BF0">
          <w:rPr>
            <w:noProof/>
            <w:vertAlign w:val="superscript"/>
          </w:rPr>
          <w:t>4</w:t>
        </w:r>
        <w:r w:rsidR="005A22B9">
          <w:fldChar w:fldCharType="end"/>
        </w:r>
      </w:hyperlink>
      <w:r w:rsidR="000022BA">
        <w:t>.</w:t>
      </w:r>
    </w:p>
    <w:p w14:paraId="577F7CC1" w14:textId="77777777" w:rsidR="009939E8" w:rsidRDefault="009939E8" w:rsidP="00E63E2B">
      <w:pPr>
        <w:rPr>
          <w:color w:val="FF0000"/>
        </w:rPr>
      </w:pPr>
    </w:p>
    <w:p w14:paraId="41575078" w14:textId="635431E9" w:rsidR="00F573C3" w:rsidRDefault="00AC4CAA" w:rsidP="00E63E2B">
      <w:r>
        <w:tab/>
      </w:r>
      <w:r w:rsidR="009939E8" w:rsidRPr="009939E8">
        <w:t>Like other</w:t>
      </w:r>
      <w:r w:rsidR="009939E8">
        <w:t xml:space="preserve"> TRP channels</w:t>
      </w:r>
      <w:r w:rsidR="000022BA">
        <w:t xml:space="preserve"> </w:t>
      </w:r>
      <w:hyperlink w:anchor="_ENREF_1" w:tooltip="Ramsey, 2006 #2098" w:history="1">
        <w:r w:rsidR="005A22B9">
          <w:fldChar w:fldCharType="begin"/>
        </w:r>
        <w:r w:rsidR="005A22B9">
          <w:instrText xml:space="preserve"> ADDIN EN.CITE &lt;EndNote&gt;&lt;Cite&gt;&lt;Author&gt;Ramsey&lt;/Author&gt;&lt;Year&gt;2006&lt;/Year&gt;&lt;RecNum&gt;2098&lt;/RecNum&gt;&lt;DisplayText&gt;&lt;style face="superscript"&gt;1&lt;/style&gt;&lt;/DisplayText&gt;&lt;record&gt;&lt;rec-number&gt;2098&lt;/rec-number&gt;&lt;foreign-keys&gt;&lt;key app="EN" db-id="azz5fw5ew2dv5pevww9ptxe60rxxtt2ftdwe"&gt;2098&lt;/key&gt;&lt;/foreign-keys&gt;&lt;ref-type name="Journal Article"&gt;17&lt;/ref-type&gt;&lt;contributors&gt;&lt;authors&gt;&lt;author&gt;Ramsey, I. S.&lt;/author&gt;&lt;author&gt;Delling, M.&lt;/author&gt;&lt;author&gt;Clapham, D. E.&lt;/author&gt;&lt;/authors&gt;&lt;/contributors&gt;&lt;auth-address&gt;Howard Hughes Medical Institute, Cardiovascular Department, Children&amp;apos;s Hospital Boston, Harvard Medical School, Boston, Massachusetts 02115, USA. sramsey@enders.tch.harvard.edu&lt;/auth-address&gt;&lt;titles&gt;&lt;title&gt;An introduction to TRP channels&lt;/title&gt;&lt;secondary-title&gt;Annu Rev Physiol&lt;/secondary-title&gt;&lt;/titles&gt;&lt;periodical&gt;&lt;full-title&gt;Annu Rev Physiol&lt;/full-title&gt;&lt;/periodical&gt;&lt;pages&gt;619-47&lt;/pages&gt;&lt;volume&gt;68&lt;/volume&gt;&lt;edition&gt;2006/02/08&lt;/edition&gt;&lt;keywords&gt;&lt;keyword&gt;Amino Acid Sequence&lt;/keyword&gt;&lt;keyword&gt;Animals&lt;/keyword&gt;&lt;keyword&gt;Cell Membrane/physiology&lt;/keyword&gt;&lt;keyword&gt;Growth Cones/physiology&lt;/keyword&gt;&lt;keyword&gt;Humans&lt;/keyword&gt;&lt;keyword&gt;Mammals/physiology&lt;/keyword&gt;&lt;keyword&gt;TRPC Cation Channels/genetics/*physiology&lt;/keyword&gt;&lt;/keywords&gt;&lt;dates&gt;&lt;year&gt;2006&lt;/year&gt;&lt;/dates&gt;&lt;isbn&gt;0066-4278 (Print)&amp;#xD;0066-4278 (Linking)&lt;/isbn&gt;&lt;accession-num&gt;16460286&lt;/accession-num&gt;&lt;urls&gt;&lt;related-urls&gt;&lt;url&gt;http://www.ncbi.nlm.nih.gov/pubmed/16460286&lt;/url&gt;&lt;/related-urls&gt;&lt;/urls&gt;&lt;electronic-resource-num&gt;10.1146/annurev.physiol.68.040204.100431&lt;/electronic-resource-num&gt;&lt;language&gt;eng&lt;/language&gt;&lt;/record&gt;&lt;/Cite&gt;&lt;/EndNote&gt;</w:instrText>
        </w:r>
        <w:r w:rsidR="005A22B9">
          <w:fldChar w:fldCharType="separate"/>
        </w:r>
        <w:r w:rsidR="005A22B9" w:rsidRPr="00525BF0">
          <w:rPr>
            <w:noProof/>
            <w:vertAlign w:val="superscript"/>
          </w:rPr>
          <w:t>1</w:t>
        </w:r>
        <w:r w:rsidR="005A22B9">
          <w:fldChar w:fldCharType="end"/>
        </w:r>
      </w:hyperlink>
      <w:r w:rsidR="009939E8">
        <w:t>,</w:t>
      </w:r>
      <w:r w:rsidR="00743B9E">
        <w:t xml:space="preserve"> TRPV4 is a tetramer.  In r</w:t>
      </w:r>
      <w:r w:rsidR="005D3FC7">
        <w:t>at or human TRPV4</w:t>
      </w:r>
      <w:r>
        <w:t>,</w:t>
      </w:r>
      <w:r w:rsidR="005D3FC7">
        <w:t xml:space="preserve"> each </w:t>
      </w:r>
      <w:r w:rsidR="000022BA">
        <w:t xml:space="preserve">subunit is consisted of </w:t>
      </w:r>
      <w:r w:rsidR="006E3099">
        <w:t>871</w:t>
      </w:r>
      <w:r w:rsidR="00B97C24">
        <w:t xml:space="preserve"> residues.  I</w:t>
      </w:r>
      <w:r w:rsidR="00BA12F3">
        <w:t>ts central element</w:t>
      </w:r>
      <w:r w:rsidR="005559B3">
        <w:t xml:space="preserve"> is the</w:t>
      </w:r>
      <w:r w:rsidR="005D3FC7">
        <w:t xml:space="preserve"> six </w:t>
      </w:r>
      <w:proofErr w:type="spellStart"/>
      <w:r w:rsidR="005559B3">
        <w:t>transmembrane</w:t>
      </w:r>
      <w:proofErr w:type="spellEnd"/>
      <w:r w:rsidR="005559B3">
        <w:t xml:space="preserve"> </w:t>
      </w:r>
      <w:r w:rsidR="005D3FC7">
        <w:sym w:font="Symbol" w:char="F061"/>
      </w:r>
      <w:r w:rsidR="006E3099">
        <w:t xml:space="preserve"> helices (S1-S6), which are likely </w:t>
      </w:r>
      <w:r w:rsidR="00D47B9E">
        <w:t xml:space="preserve">arranged in a manner similar to </w:t>
      </w:r>
      <w:r w:rsidR="005D3FC7">
        <w:t>voltage-gated K</w:t>
      </w:r>
      <w:r w:rsidR="005D3FC7" w:rsidRPr="005D3FC7">
        <w:rPr>
          <w:vertAlign w:val="superscript"/>
        </w:rPr>
        <w:t>+</w:t>
      </w:r>
      <w:r w:rsidR="005D3FC7">
        <w:t xml:space="preserve"> channel</w:t>
      </w:r>
      <w:r w:rsidR="006E3099">
        <w:t>s</w:t>
      </w:r>
      <w:r w:rsidR="005D3FC7">
        <w:t>.</w:t>
      </w:r>
      <w:r w:rsidR="00A33E8A">
        <w:t xml:space="preserve">  There</w:t>
      </w:r>
      <w:r w:rsidR="00D27A47">
        <w:t>,</w:t>
      </w:r>
      <w:r w:rsidR="00483314">
        <w:t xml:space="preserve"> </w:t>
      </w:r>
      <w:r w:rsidR="00BD5D6B">
        <w:t xml:space="preserve">S1 to </w:t>
      </w:r>
      <w:r w:rsidR="00A33E8A">
        <w:t>S4 form a peripheral domain and the</w:t>
      </w:r>
      <w:r w:rsidR="00BD5D6B">
        <w:t xml:space="preserve"> S5 and </w:t>
      </w:r>
      <w:r w:rsidR="005D073E">
        <w:t>S6 form</w:t>
      </w:r>
      <w:r w:rsidR="004E31D0">
        <w:t xml:space="preserve"> the permeation pore domain</w:t>
      </w:r>
      <w:r w:rsidR="00483314">
        <w:t xml:space="preserve">.  Between S5 and S6 of TRPV4 is a </w:t>
      </w:r>
      <w:r w:rsidR="00D27A47">
        <w:t>short pore helix</w:t>
      </w:r>
      <w:r w:rsidR="00BA12F3">
        <w:t xml:space="preserve"> followed by the sequence</w:t>
      </w:r>
      <w:r w:rsidR="00483314">
        <w:t xml:space="preserve"> </w:t>
      </w:r>
      <w:r w:rsidR="003C5E3F">
        <w:t>LDLFKLTI</w:t>
      </w:r>
      <w:r w:rsidR="003C5E3F" w:rsidRPr="003C5E3F">
        <w:t>GMGDL</w:t>
      </w:r>
      <w:r w:rsidR="00BA12F3">
        <w:t xml:space="preserve">, four of which presumably converge to form the </w:t>
      </w:r>
      <w:proofErr w:type="spellStart"/>
      <w:r w:rsidR="00BA12F3">
        <w:t>cation</w:t>
      </w:r>
      <w:proofErr w:type="spellEnd"/>
      <w:r w:rsidR="00BA12F3">
        <w:t xml:space="preserve"> filter</w:t>
      </w:r>
      <w:r w:rsidR="00483314">
        <w:t>.</w:t>
      </w:r>
      <w:r w:rsidR="00D47B9E">
        <w:t xml:space="preserve">  T</w:t>
      </w:r>
      <w:r w:rsidR="00F573C3">
        <w:t xml:space="preserve">he </w:t>
      </w:r>
      <w:r w:rsidR="004B4686">
        <w:t xml:space="preserve">470-residue N-terminal </w:t>
      </w:r>
      <w:r w:rsidR="00D47B9E">
        <w:t>cytoplasmic segment contains</w:t>
      </w:r>
      <w:r w:rsidR="004B4686">
        <w:t xml:space="preserve"> </w:t>
      </w:r>
      <w:r w:rsidR="00217498">
        <w:t>6</w:t>
      </w:r>
      <w:r w:rsidR="00F573C3">
        <w:t xml:space="preserve"> </w:t>
      </w:r>
      <w:proofErr w:type="spellStart"/>
      <w:r w:rsidR="00F573C3">
        <w:t>ankyrin</w:t>
      </w:r>
      <w:proofErr w:type="spellEnd"/>
      <w:r w:rsidR="00F573C3">
        <w:t xml:space="preserve"> r</w:t>
      </w:r>
      <w:r w:rsidR="00EC4734">
        <w:t>epeats, known</w:t>
      </w:r>
      <w:r w:rsidR="00D84558">
        <w:t xml:space="preserve"> to</w:t>
      </w:r>
      <w:r w:rsidR="00EC4734">
        <w:t xml:space="preserve"> bind </w:t>
      </w:r>
      <w:r w:rsidR="00F573C3">
        <w:t>p</w:t>
      </w:r>
      <w:r w:rsidR="00EC4734">
        <w:t>roteins or small ligands.  The C-termina</w:t>
      </w:r>
      <w:r w:rsidR="00D47B9E">
        <w:t>l 152-residue cytoplasmic segment</w:t>
      </w:r>
      <w:r w:rsidR="00EC4734">
        <w:t xml:space="preserve"> inc</w:t>
      </w:r>
      <w:r w:rsidR="006E3099">
        <w:t xml:space="preserve">ludes a </w:t>
      </w:r>
      <w:proofErr w:type="spellStart"/>
      <w:r w:rsidR="006E3099">
        <w:t>calmodulin</w:t>
      </w:r>
      <w:proofErr w:type="spellEnd"/>
      <w:r w:rsidR="006E3099">
        <w:t>-</w:t>
      </w:r>
      <w:r w:rsidR="00D47B9E">
        <w:t xml:space="preserve">binding sequence among other possible sites that bind </w:t>
      </w:r>
      <w:r w:rsidR="00EC4734">
        <w:t>other elements</w:t>
      </w:r>
      <w:r w:rsidR="0074661C">
        <w:t xml:space="preserve"> </w:t>
      </w:r>
      <w:hyperlink w:anchor="_ENREF_3" w:tooltip="Everaerts, 2009 #1554" w:history="1">
        <w:r w:rsidR="005A22B9">
          <w:fldChar w:fldCharType="begin"/>
        </w:r>
        <w:r w:rsidR="005A22B9">
          <w:instrText xml:space="preserve"> ADDIN EN.CITE &lt;EndNote&gt;&lt;Cite&gt;&lt;Author&gt;Everaerts&lt;/Author&gt;&lt;Year&gt;2009&lt;/Year&gt;&lt;RecNum&gt;1554&lt;/RecNum&gt;&lt;DisplayText&gt;&lt;style face="superscript"&gt;3&lt;/style&gt;&lt;/DisplayText&gt;&lt;record&gt;&lt;rec-number&gt;1554&lt;/rec-number&gt;&lt;foreign-keys&gt;&lt;key app="EN" db-id="azz5fw5ew2dv5pevww9ptxe60rxxtt2ftdwe"&gt;1554&lt;/key&gt;&lt;/foreign-keys&gt;&lt;ref-type name="Journal Article"&gt;17&lt;/ref-type&gt;&lt;contributors&gt;&lt;authors&gt;&lt;author&gt;Everaerts, W.&lt;/author&gt;&lt;author&gt;Nilius, B.&lt;/author&gt;&lt;author&gt;Owsianik, G.&lt;/author&gt;&lt;/authors&gt;&lt;/contributors&gt;&lt;auth-address&gt;Department of Molecular Cell Biology, Laboratory Ion Channel Research, Campus Gasthuisberg, KULeuven, Herestraat 49, bus 802, B - 3000 Leuven, Belgium; Department of Surgery, Laboratory of Experimental Urology, Campus Gasthuisberg, KULeuven, B - 3000 Leuven, Belgium.&lt;/auth-address&gt;&lt;titles&gt;&lt;title&gt;The vallinoid transient receptor potential channel Trpv4: From structure to disease&lt;/title&gt;&lt;secondary-title&gt;Prog Biophys Mol Biol&lt;/secondary-title&gt;&lt;/titles&gt;&lt;periodical&gt;&lt;full-title&gt;Prog Biophys Mol Biol&lt;/full-title&gt;&lt;/periodical&gt;&lt;edition&gt;2009/10/20&lt;/edition&gt;&lt;dates&gt;&lt;year&gt;2009&lt;/year&gt;&lt;pub-dates&gt;&lt;date&gt;Oct 14&lt;/date&gt;&lt;/pub-dates&gt;&lt;/dates&gt;&lt;isbn&gt;1873-1732 (Electronic)&amp;#xD;0079-6107 (Linking)&lt;/isbn&gt;&lt;accession-num&gt;19835908&lt;/accession-num&gt;&lt;urls&gt;&lt;related-urls&gt;&lt;url&gt;http://www.ncbi.nlm.nih.gov/entrez/query.fcgi?cmd=Retrieve&amp;amp;db=PubMed&amp;amp;dopt=Citation&amp;amp;list_uids=19835908&lt;/url&gt;&lt;/related-urls&gt;&lt;/urls&gt;&lt;electronic-resource-num&gt;S0079-6107(09)00066-2 [pii]&amp;#xD;10.1016/j.pbiomolbio.2009.10.002&lt;/electronic-resource-num&gt;&lt;language&gt;Eng&lt;/language&gt;&lt;/record&gt;&lt;/Cite&gt;&lt;/EndNote&gt;</w:instrText>
        </w:r>
        <w:r w:rsidR="005A22B9">
          <w:fldChar w:fldCharType="separate"/>
        </w:r>
        <w:r w:rsidR="005A22B9" w:rsidRPr="00525BF0">
          <w:rPr>
            <w:noProof/>
            <w:vertAlign w:val="superscript"/>
          </w:rPr>
          <w:t>3</w:t>
        </w:r>
        <w:r w:rsidR="005A22B9">
          <w:fldChar w:fldCharType="end"/>
        </w:r>
      </w:hyperlink>
      <w:r w:rsidR="00EC4734">
        <w:t>.</w:t>
      </w:r>
    </w:p>
    <w:p w14:paraId="50E1CC55" w14:textId="2F02DBD0" w:rsidR="009939E8" w:rsidRPr="009939E8" w:rsidRDefault="009939E8" w:rsidP="00E63E2B"/>
    <w:p w14:paraId="6360C163" w14:textId="4310FBB2" w:rsidR="00981642" w:rsidRDefault="00A93789" w:rsidP="00E63E2B">
      <w:r>
        <w:tab/>
        <w:t xml:space="preserve">TRPV4 is a </w:t>
      </w:r>
      <w:proofErr w:type="spellStart"/>
      <w:r>
        <w:t>cati</w:t>
      </w:r>
      <w:r w:rsidR="00525403">
        <w:t>on</w:t>
      </w:r>
      <w:proofErr w:type="spellEnd"/>
      <w:r w:rsidR="00525403">
        <w:t xml:space="preserve"> channel that ess</w:t>
      </w:r>
      <w:r w:rsidR="00AC4CAA">
        <w:t>entially exclude</w:t>
      </w:r>
      <w:r w:rsidR="0033351A">
        <w:t>s</w:t>
      </w:r>
      <w:r w:rsidR="00AC4CAA">
        <w:t xml:space="preserve"> anions</w:t>
      </w:r>
      <w:r w:rsidR="0074661C">
        <w:t xml:space="preserve"> </w:t>
      </w:r>
      <w:hyperlink w:anchor="_ENREF_1" w:tooltip="Ramsey, 2006 #2098" w:history="1">
        <w:r w:rsidR="005A22B9">
          <w:fldChar w:fldCharType="begin"/>
        </w:r>
        <w:r w:rsidR="005A22B9">
          <w:instrText xml:space="preserve"> ADDIN EN.CITE &lt;EndNote&gt;&lt;Cite&gt;&lt;Author&gt;Ramsey&lt;/Author&gt;&lt;Year&gt;2006&lt;/Year&gt;&lt;RecNum&gt;2098&lt;/RecNum&gt;&lt;DisplayText&gt;&lt;style face="superscript"&gt;1&lt;/style&gt;&lt;/DisplayText&gt;&lt;record&gt;&lt;rec-number&gt;2098&lt;/rec-number&gt;&lt;foreign-keys&gt;&lt;key app="EN" db-id="azz5fw5ew2dv5pevww9ptxe60rxxtt2ftdwe"&gt;2098&lt;/key&gt;&lt;/foreign-keys&gt;&lt;ref-type name="Journal Article"&gt;17&lt;/ref-type&gt;&lt;contributors&gt;&lt;authors&gt;&lt;author&gt;Ramsey, I. S.&lt;/author&gt;&lt;author&gt;Delling, M.&lt;/author&gt;&lt;author&gt;Clapham, D. E.&lt;/author&gt;&lt;/authors&gt;&lt;/contributors&gt;&lt;auth-address&gt;Howard Hughes Medical Institute, Cardiovascular Department, Children&amp;apos;s Hospital Boston, Harvard Medical School, Boston, Massachusetts 02115, USA. sramsey@enders.tch.harvard.edu&lt;/auth-address&gt;&lt;titles&gt;&lt;title&gt;An introduction to TRP channels&lt;/title&gt;&lt;secondary-title&gt;Annu Rev Physiol&lt;/secondary-title&gt;&lt;/titles&gt;&lt;periodical&gt;&lt;full-title&gt;Annu Rev Physiol&lt;/full-title&gt;&lt;/periodical&gt;&lt;pages&gt;619-47&lt;/pages&gt;&lt;volume&gt;68&lt;/volume&gt;&lt;edition&gt;2006/02/08&lt;/edition&gt;&lt;keywords&gt;&lt;keyword&gt;Amino Acid Sequence&lt;/keyword&gt;&lt;keyword&gt;Animals&lt;/keyword&gt;&lt;keyword&gt;Cell Membrane/physiology&lt;/keyword&gt;&lt;keyword&gt;Growth Cones/physiology&lt;/keyword&gt;&lt;keyword&gt;Humans&lt;/keyword&gt;&lt;keyword&gt;Mammals/physiology&lt;/keyword&gt;&lt;keyword&gt;TRPC Cation Channels/genetics/*physiology&lt;/keyword&gt;&lt;/keywords&gt;&lt;dates&gt;&lt;year&gt;2006&lt;/year&gt;&lt;/dates&gt;&lt;isbn&gt;0066-4278 (Print)&amp;#xD;0066-4278 (Linking)&lt;/isbn&gt;&lt;accession-num&gt;16460286&lt;/accession-num&gt;&lt;urls&gt;&lt;related-urls&gt;&lt;url&gt;http://www.ncbi.nlm.nih.gov/pubmed/16460286&lt;/url&gt;&lt;/related-urls&gt;&lt;/urls&gt;&lt;electronic-resource-num&gt;10.1146/annurev.physiol.68.040204.100431&lt;/electronic-resource-num&gt;&lt;language&gt;eng&lt;/language&gt;&lt;/record&gt;&lt;/Cite&gt;&lt;/EndNote&gt;</w:instrText>
        </w:r>
        <w:r w:rsidR="005A22B9">
          <w:fldChar w:fldCharType="separate"/>
        </w:r>
        <w:r w:rsidR="005A22B9" w:rsidRPr="00525BF0">
          <w:rPr>
            <w:noProof/>
            <w:vertAlign w:val="superscript"/>
          </w:rPr>
          <w:t>1</w:t>
        </w:r>
        <w:r w:rsidR="005A22B9">
          <w:fldChar w:fldCharType="end"/>
        </w:r>
      </w:hyperlink>
      <w:r w:rsidR="00AC4CAA">
        <w:t>.  While</w:t>
      </w:r>
      <w:r w:rsidR="00525403">
        <w:t xml:space="preserve"> its physi</w:t>
      </w:r>
      <w:r w:rsidR="00A32EDA">
        <w:t xml:space="preserve">ological function is to transduce </w:t>
      </w:r>
      <w:r w:rsidR="00525403">
        <w:t>stimuli to Ca</w:t>
      </w:r>
      <w:r w:rsidR="00525403" w:rsidRPr="00525403">
        <w:rPr>
          <w:vertAlign w:val="superscript"/>
        </w:rPr>
        <w:t>2+</w:t>
      </w:r>
      <w:r w:rsidR="00AC4CAA">
        <w:t xml:space="preserve"> influx, it is also</w:t>
      </w:r>
      <w:r w:rsidR="00525403">
        <w:t xml:space="preserve"> permeable to other </w:t>
      </w:r>
      <w:proofErr w:type="spellStart"/>
      <w:r w:rsidR="00525403">
        <w:t>cation</w:t>
      </w:r>
      <w:r w:rsidR="003C0DD4">
        <w:t>s</w:t>
      </w:r>
      <w:proofErr w:type="spellEnd"/>
      <w:r w:rsidR="003C0DD4">
        <w:t xml:space="preserve"> with a</w:t>
      </w:r>
      <w:r w:rsidR="00A32EDA">
        <w:t xml:space="preserve">n </w:t>
      </w:r>
      <w:proofErr w:type="spellStart"/>
      <w:r w:rsidR="00A32EDA">
        <w:t>Eisenman</w:t>
      </w:r>
      <w:proofErr w:type="spellEnd"/>
      <w:r w:rsidR="00A32EDA">
        <w:t xml:space="preserve"> IV</w:t>
      </w:r>
      <w:r w:rsidR="003C0DD4">
        <w:t xml:space="preserve"> permeability </w:t>
      </w:r>
      <w:r w:rsidR="00A32EDA">
        <w:t>sequence, favoring divale</w:t>
      </w:r>
      <w:r w:rsidR="006E3099">
        <w:t xml:space="preserve">nt </w:t>
      </w:r>
      <w:r w:rsidR="00DC53E8">
        <w:t>at</w:t>
      </w:r>
      <w:r w:rsidR="00A32EDA">
        <w:t xml:space="preserve"> </w:t>
      </w:r>
      <w:r w:rsidR="00AC4CAA">
        <w:t>a</w:t>
      </w:r>
      <w:r w:rsidR="003C0DD4">
        <w:t xml:space="preserve"> </w:t>
      </w:r>
      <w:proofErr w:type="spellStart"/>
      <w:proofErr w:type="gramStart"/>
      <w:r w:rsidR="003C0DD4">
        <w:t>P</w:t>
      </w:r>
      <w:r w:rsidR="003C0DD4" w:rsidRPr="003C0DD4">
        <w:rPr>
          <w:vertAlign w:val="subscript"/>
        </w:rPr>
        <w:t>Ca</w:t>
      </w:r>
      <w:proofErr w:type="spellEnd"/>
      <w:r w:rsidR="003C0DD4">
        <w:t xml:space="preserve"> :</w:t>
      </w:r>
      <w:proofErr w:type="gramEnd"/>
      <w:r w:rsidR="003C0DD4">
        <w:t xml:space="preserve"> </w:t>
      </w:r>
      <w:proofErr w:type="spellStart"/>
      <w:r w:rsidR="003C0DD4">
        <w:t>P</w:t>
      </w:r>
      <w:r w:rsidR="003C0DD4" w:rsidRPr="003C0DD4">
        <w:rPr>
          <w:vertAlign w:val="subscript"/>
        </w:rPr>
        <w:t>Na</w:t>
      </w:r>
      <w:proofErr w:type="spellEnd"/>
      <w:r w:rsidR="003C0DD4">
        <w:t xml:space="preserve"> ~ </w:t>
      </w:r>
      <w:r w:rsidR="00A32EDA">
        <w:t>7</w:t>
      </w:r>
      <w:r w:rsidR="00525403">
        <w:t xml:space="preserve">  </w:t>
      </w:r>
      <w:hyperlink w:anchor="_ENREF_12" w:tooltip="Voets, 2002 #1403" w:history="1">
        <w:r w:rsidR="005A22B9">
          <w:fldChar w:fldCharType="begin">
            <w:fldData xml:space="preserve">PEVuZE5vdGU+PENpdGU+PEF1dGhvcj5Wb2V0czwvQXV0aG9yPjxZZWFyPjIwMDI8L1llYXI+PFJl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==
</w:fldData>
          </w:fldChar>
        </w:r>
        <w:r w:rsidR="005A22B9">
          <w:instrText xml:space="preserve"> ADDIN EN.CITE </w:instrText>
        </w:r>
        <w:r w:rsidR="005A22B9">
          <w:fldChar w:fldCharType="begin">
            <w:fldData xml:space="preserve">PEVuZE5vdGU+PENpdGU+PEF1dGhvcj5Wb2V0czwvQXV0aG9yPjxZZWFyPjIwMDI8L1llYXI+PFJl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==
</w:fldData>
          </w:fldChar>
        </w:r>
        <w:r w:rsidR="005A22B9">
          <w:instrText xml:space="preserve"> ADDIN EN.CITE.DATA </w:instrText>
        </w:r>
        <w:r w:rsidR="005A22B9">
          <w:fldChar w:fldCharType="end"/>
        </w:r>
        <w:r w:rsidR="005A22B9">
          <w:fldChar w:fldCharType="separate"/>
        </w:r>
        <w:r w:rsidR="005A22B9" w:rsidRPr="00525BF0">
          <w:rPr>
            <w:noProof/>
            <w:vertAlign w:val="superscript"/>
          </w:rPr>
          <w:t>12</w:t>
        </w:r>
        <w:r w:rsidR="005A22B9">
          <w:fldChar w:fldCharType="end"/>
        </w:r>
      </w:hyperlink>
      <w:r w:rsidR="003C0DD4">
        <w:t xml:space="preserve">.  </w:t>
      </w:r>
      <w:r w:rsidR="00C81E68">
        <w:t>Single-chann</w:t>
      </w:r>
      <w:r w:rsidR="00DC53E8">
        <w:t>el conductance rectifies</w:t>
      </w:r>
      <w:r w:rsidR="00630F98">
        <w:t xml:space="preserve"> at ~</w:t>
      </w:r>
      <w:r w:rsidR="006E3099">
        <w:t xml:space="preserve">90 </w:t>
      </w:r>
      <w:proofErr w:type="spellStart"/>
      <w:r w:rsidR="006E3099">
        <w:t>pS</w:t>
      </w:r>
      <w:proofErr w:type="spellEnd"/>
      <w:r w:rsidR="006E3099">
        <w:t xml:space="preserve"> outward and ~40 </w:t>
      </w:r>
      <w:proofErr w:type="spellStart"/>
      <w:r w:rsidR="006E3099">
        <w:t>pS</w:t>
      </w:r>
      <w:proofErr w:type="spellEnd"/>
      <w:r w:rsidR="006E3099">
        <w:t xml:space="preserve"> inward</w:t>
      </w:r>
      <w:r w:rsidR="006F34DD">
        <w:t xml:space="preserve"> </w:t>
      </w:r>
      <w:hyperlink w:anchor="_ENREF_6" w:tooltip="Strotmann, 2000 #136" w:history="1">
        <w:r w:rsidR="005A22B9">
          <w:fldChar w:fldCharType="begin"/>
        </w:r>
        <w:r w:rsidR="005A22B9">
          <w:instrText xml:space="preserve"> ADDIN EN.CITE &lt;EndNote&gt;&lt;Cite&gt;&lt;Author&gt;Strotmann&lt;/Author&gt;&lt;Year&gt;2000&lt;/Year&gt;&lt;RecNum&gt;136&lt;/RecNum&gt;&lt;DisplayText&gt;&lt;style face="superscript"&gt;6&lt;/style&gt;&lt;/DisplayText&gt;&lt;record&gt;&lt;rec-number&gt;136&lt;/rec-number&gt;&lt;foreign-keys&gt;&lt;key app="EN" db-id="azz5fw5ew2dv5pevww9ptxe60rxxtt2ftdwe"&gt;136&lt;/key&gt;&lt;/foreign-keys&gt;&lt;ref-type name="Journal Article"&gt;17&lt;/ref-type&gt;&lt;contributors&gt;&lt;authors&gt;&lt;author&gt;Strotmann, R.&lt;/author&gt;&lt;author&gt;Harteneck, C.&lt;/author&gt;&lt;author&gt;Nunnenmacher, K.&lt;/author&gt;&lt;author&gt;Schultz, G.&lt;/author&gt;&lt;author&gt;Plant, T. D.&lt;/author&gt;&lt;/authors&gt;&lt;/contributors&gt;&lt;titles&gt;&lt;title&gt;OTRPC4, a nonselective cation channel that confers sensitivity to extracellular osmolarity&lt;/title&gt;&lt;secondary-title&gt;Nature Cell Biology&lt;/secondary-title&gt;&lt;/titles&gt;&lt;pages&gt;695-702&lt;/pages&gt;&lt;volume&gt;2&lt;/volume&gt;&lt;number&gt;10&lt;/number&gt;&lt;keywords&gt;&lt;keyword&gt;Amino Acid Sequence&lt;/keyword&gt;&lt;keyword&gt;Animals&lt;/keyword&gt;&lt;keyword&gt;Calcium/me [Metabolism]&lt;/keyword&gt;&lt;keyword&gt;*Cations/me [Metabolism]&lt;/keyword&gt;&lt;keyword&gt;Comparative Study&lt;/keyword&gt;&lt;keyword&gt;Electric Conductivity&lt;/keyword&gt;&lt;keyword&gt;Electrophysiology&lt;/keyword&gt;&lt;keyword&gt;Ion Channels/ge [Genetics]&lt;/keyword&gt;&lt;keyword&gt;Ion Channels/ip [Isolation &amp;amp; Purification]&lt;/keyword&gt;&lt;keyword&gt;*Ion Channels/me [Metabolism]&lt;/keyword&gt;&lt;keyword&gt;Kidney/ch [Chemistry]&lt;/keyword&gt;&lt;keyword&gt;Liver/ch [Chemistry]&lt;/keyword&gt;&lt;keyword&gt;Mice&lt;/keyword&gt;&lt;keyword&gt;Molecular Sequence Data&lt;/keyword&gt;&lt;keyword&gt;Myocardium/ch [Chemistry]&lt;/keyword&gt;&lt;keyword&gt;*Osmotic Pressure&lt;/keyword&gt;&lt;keyword&gt;Patch-Clamp Techniques&lt;/keyword&gt;&lt;keyword&gt;Sequence Homology, Amino Acid&lt;/keyword&gt;&lt;keyword&gt;Signal Transduction&lt;/keyword&gt;&lt;keyword&gt;Tissue Distribution&lt;/keyword&gt;&lt;/keywords&gt;&lt;dates&gt;&lt;year&gt;2000&lt;/year&gt;&lt;/dates&gt;&lt;urls&gt;&lt;/urls&gt;&lt;/record&gt;&lt;/Cite&gt;&lt;/EndNote&gt;</w:instrText>
        </w:r>
        <w:r w:rsidR="005A22B9">
          <w:fldChar w:fldCharType="separate"/>
        </w:r>
        <w:r w:rsidR="005A22B9" w:rsidRPr="00525BF0">
          <w:rPr>
            <w:noProof/>
            <w:vertAlign w:val="superscript"/>
          </w:rPr>
          <w:t>6</w:t>
        </w:r>
        <w:r w:rsidR="005A22B9">
          <w:fldChar w:fldCharType="end"/>
        </w:r>
      </w:hyperlink>
      <w:r w:rsidR="0008451F" w:rsidRPr="0008451F">
        <w:t xml:space="preserve"> </w:t>
      </w:r>
      <w:hyperlink w:anchor="_ENREF_13" w:tooltip="Watanabe, 2003 #1536" w:history="1">
        <w:r w:rsidR="005A22B9">
          <w:fldChar w:fldCharType="begin"/>
        </w:r>
        <w:r w:rsidR="005A22B9">
          <w:instrText xml:space="preserve"> ADDIN EN.CITE &lt;EndNote&gt;&lt;Cite&gt;&lt;Author&gt;Watanabe&lt;/Author&gt;&lt;Year&gt;2003&lt;/Year&gt;&lt;RecNum&gt;1536&lt;/RecNum&gt;&lt;DisplayText&gt;&lt;style face="superscript"&gt;13&lt;/style&gt;&lt;/DisplayText&gt;&lt;record&gt;&lt;rec-number&gt;1536&lt;/rec-number&gt;&lt;foreign-keys&gt;&lt;key app="EN" db-id="azz5fw5ew2dv5pevww9ptxe60rxxtt2ftdwe"&gt;1536&lt;/key&gt;&lt;/foreign-keys&gt;&lt;ref-type name="Journal Article"&gt;17&lt;/ref-type&gt;&lt;contributors&gt;&lt;authors&gt;&lt;author&gt;Watanabe, H.&lt;/author&gt;&lt;author&gt;Vriens, J.&lt;/author&gt;&lt;author&gt;Janssens, A.&lt;/author&gt;&lt;author&gt;Wondergem, R.&lt;/author&gt;&lt;author&gt;Droogmans, G.&lt;/author&gt;&lt;author&gt;Nilius, B.&lt;/author&gt;&lt;/authors&gt;&lt;/contributors&gt;&lt;auth-address&gt;Department of Physiology, Laboratorium voor Fysiologie, Campus Gasthuisberg, KU Leuven, Herestraat 49, B-3000 Leuven, Belgium.&lt;/auth-address&gt;&lt;titles&gt;&lt;title&gt;Modulation of TRPV4 gating by intra- and extracellular Ca2+&lt;/title&gt;&lt;secondary-title&gt;Cell Calcium&lt;/secondary-title&gt;&lt;/titles&gt;&lt;periodical&gt;&lt;full-title&gt;Cell Calcium&lt;/full-title&gt;&lt;/periodical&gt;&lt;pages&gt;489-95&lt;/pages&gt;&lt;volume&gt;33&lt;/volume&gt;&lt;number&gt;5-6&lt;/number&gt;&lt;edition&gt;2003/05/27&lt;/edition&gt;&lt;keywords&gt;&lt;keyword&gt;Amino Acid Substitution&lt;/keyword&gt;&lt;keyword&gt;Cation Transport Proteins/drug effects/*physiology&lt;/keyword&gt;&lt;keyword&gt;Cations/*metabolism&lt;/keyword&gt;&lt;keyword&gt;Cells, Cultured&lt;/keyword&gt;&lt;keyword&gt;Electrophysiology&lt;/keyword&gt;&lt;keyword&gt;Extracellular Space&lt;/keyword&gt;&lt;keyword&gt;Humans&lt;/keyword&gt;&lt;keyword&gt;Intercellular Junctions&lt;/keyword&gt;&lt;keyword&gt;Ion Channel Gating/*physiology&lt;/keyword&gt;&lt;keyword&gt;Ion Channels/drug effects/*physiology&lt;/keyword&gt;&lt;keyword&gt;Mutation&lt;/keyword&gt;&lt;keyword&gt;Phorbols/*pharmacology&lt;/keyword&gt;&lt;keyword&gt;TRPV Cation Channels&lt;/keyword&gt;&lt;/keywords&gt;&lt;dates&gt;&lt;year&gt;2003&lt;/year&gt;&lt;pub-dates&gt;&lt;date&gt;May-Jun&lt;/date&gt;&lt;/pub-dates&gt;&lt;/dates&gt;&lt;isbn&gt;0143-4160 (Print)&amp;#xD;0143-4160 (Linking)&lt;/isbn&gt;&lt;accession-num&gt;12765694&lt;/accession-num&gt;&lt;urls&gt;&lt;related-urls&gt;&lt;url&gt;http://www.ncbi.nlm.nih.gov/entrez/query.fcgi?cmd=Retrieve&amp;amp;db=PubMed&amp;amp;dopt=Citation&amp;amp;list_uids=12765694&lt;/url&gt;&lt;/related-urls&gt;&lt;/urls&gt;&lt;electronic-resource-num&gt;S0143416003000642 [pii]&lt;/electronic-resource-num&gt;&lt;language&gt;eng&lt;/language&gt;&lt;/record&gt;&lt;/Cite&gt;&lt;/EndNote&gt;</w:instrText>
        </w:r>
        <w:r w:rsidR="005A22B9">
          <w:fldChar w:fldCharType="separate"/>
        </w:r>
        <w:r w:rsidR="005A22B9" w:rsidRPr="00525BF0">
          <w:rPr>
            <w:noProof/>
            <w:vertAlign w:val="superscript"/>
          </w:rPr>
          <w:t>13</w:t>
        </w:r>
        <w:r w:rsidR="005A22B9">
          <w:fldChar w:fldCharType="end"/>
        </w:r>
      </w:hyperlink>
      <w:r w:rsidR="0008451F">
        <w:t xml:space="preserve"> </w:t>
      </w:r>
      <w:hyperlink w:anchor="_ENREF_14" w:tooltip="Loukin, 2010 #1674" w:history="1">
        <w:r w:rsidR="005A22B9">
          <w:fldChar w:fldCharType="begin"/>
        </w:r>
        <w:r w:rsidR="005A22B9">
          <w:instrText xml:space="preserve"> ADDIN EN.CITE &lt;EndNote&gt;&lt;Cite&gt;&lt;Author&gt;Loukin&lt;/Author&gt;&lt;Year&gt;2010&lt;/Year&gt;&lt;RecNum&gt;1674&lt;/RecNum&gt;&lt;DisplayText&gt;&lt;style face="superscript"&gt;14&lt;/style&gt;&lt;/DisplayText&gt;&lt;record&gt;&lt;rec-number&gt;1674&lt;/rec-number&gt;&lt;foreign-keys&gt;&lt;key app="EN" db-id="azz5fw5ew2dv5pevww9ptxe60rxxtt2ftdwe"&gt;1674&lt;/key&gt;&lt;/foreign-keys&gt;&lt;ref-type name="Journal Article"&gt;17&lt;/ref-type&gt;&lt;contributors&gt;&lt;authors&gt;&lt;author&gt;Loukin, S.&lt;/author&gt;&lt;author&gt;Zhou, X.&lt;/author&gt;&lt;author&gt;Su, Z.&lt;/author&gt;&lt;author&gt;Saimi, Y.&lt;/author&gt;&lt;author&gt;Kung, C.&lt;/author&gt;&lt;/authors&gt;&lt;/contributors&gt;&lt;auth-address&gt;Laboratory of Molecular Biology, University of Wisconsin, Madison, Wisconsin 53706, USA. shloukin@wisc.edu&lt;/auth-address&gt;&lt;titles&gt;&lt;title&gt;Wild-type and brachyolmia-causing mutant TRPV4 channels respond directly to stretch force&lt;/title&gt;&lt;secondary-title&gt;J Biol Chem&lt;/secondary-title&gt;&lt;/titles&gt;&lt;periodical&gt;&lt;full-title&gt;J Biol Chem&lt;/full-title&gt;&lt;/periodical&gt;&lt;pages&gt;27176-81&lt;/pages&gt;&lt;volume&gt;285&lt;/volume&gt;&lt;number&gt;35&lt;/number&gt;&lt;edition&gt;2010/07/08&lt;/edition&gt;&lt;keywords&gt;&lt;keyword&gt;Animals&lt;/keyword&gt;&lt;keyword&gt;Bone Diseases,&lt;/keyword&gt;&lt;keyword&gt;Developmental/genetics/*metabolism/pathology/physiopathology&lt;/keyword&gt;&lt;keyword&gt;Disease Models, Animal&lt;/keyword&gt;&lt;keyword&gt;Genetic Diseases, Inborn/genetics/*metabolism/pathology/physiopathology&lt;/keyword&gt;&lt;keyword&gt;Humans&lt;/keyword&gt;&lt;keyword&gt;*Mutation, Missense&lt;/keyword&gt;&lt;keyword&gt;Oocytes&lt;/keyword&gt;&lt;keyword&gt;Phospholipases A2/genetics/metabolism&lt;/keyword&gt;&lt;keyword&gt;Rats&lt;/keyword&gt;&lt;keyword&gt;TRPV Cation Channels/genetics/*metabolism&lt;/keyword&gt;&lt;keyword&gt;Weight-Bearing&lt;/keyword&gt;&lt;keyword&gt;Xenopus&lt;/keyword&gt;&lt;/keywords&gt;&lt;dates&gt;&lt;year&gt;2010&lt;/year&gt;&lt;pub-dates&gt;&lt;date&gt;Aug 27&lt;/date&gt;&lt;/pub-dates&gt;&lt;/dates&gt;&lt;isbn&gt;1083-351X (Electronic)&amp;#xD;0021-9258 (Linking)&lt;/isbn&gt;&lt;accession-num&gt;20605796&lt;/accession-num&gt;&lt;urls&gt;&lt;related-urls&gt;&lt;url&gt;http://www.ncbi.nlm.nih.gov/pubmed/20605796&lt;/url&gt;&lt;/related-urls&gt;&lt;/urls&gt;&lt;custom2&gt;2930716&lt;/custom2&gt;&lt;electronic-resource-num&gt;M110.143370 [pii]&amp;#xD;10.1074/jbc.M110.143370&lt;/electronic-resource-num&gt;&lt;language&gt;eng&lt;/language&gt;&lt;/record&gt;&lt;/Cite&gt;&lt;/EndNote&gt;</w:instrText>
        </w:r>
        <w:r w:rsidR="005A22B9">
          <w:fldChar w:fldCharType="separate"/>
        </w:r>
        <w:r w:rsidR="005A22B9" w:rsidRPr="00525BF0">
          <w:rPr>
            <w:noProof/>
            <w:vertAlign w:val="superscript"/>
          </w:rPr>
          <w:t>14</w:t>
        </w:r>
        <w:r w:rsidR="005A22B9">
          <w:fldChar w:fldCharType="end"/>
        </w:r>
      </w:hyperlink>
      <w:r w:rsidR="003C0DD4">
        <w:t xml:space="preserve">. </w:t>
      </w:r>
      <w:proofErr w:type="spellStart"/>
      <w:r w:rsidR="006E3099">
        <w:t>H</w:t>
      </w:r>
      <w:r w:rsidR="0006145D">
        <w:t>eterologously</w:t>
      </w:r>
      <w:proofErr w:type="spellEnd"/>
      <w:r w:rsidR="0006145D">
        <w:t xml:space="preserve"> expressed </w:t>
      </w:r>
      <w:r w:rsidR="006E3099">
        <w:t xml:space="preserve">current (below) </w:t>
      </w:r>
      <w:r w:rsidR="003C0DD4">
        <w:t>can be activa</w:t>
      </w:r>
      <w:r w:rsidR="005D073E">
        <w:t xml:space="preserve">ted by hypo-osmotic swelling, </w:t>
      </w:r>
      <w:r w:rsidR="003C0DD4">
        <w:t>shear s</w:t>
      </w:r>
      <w:r w:rsidR="005D073E">
        <w:t xml:space="preserve">tress, or </w:t>
      </w:r>
      <w:r w:rsidR="003C0DD4">
        <w:t>warmth</w:t>
      </w:r>
      <w:r w:rsidR="0008451F">
        <w:t xml:space="preserve"> </w:t>
      </w:r>
      <w:hyperlink w:anchor="_ENREF_15" w:tooltip="Gao, 2003 #54" w:history="1">
        <w:r w:rsidR="005A22B9">
          <w:fldChar w:fldCharType="begin"/>
        </w:r>
        <w:r w:rsidR="005A22B9">
          <w:instrText xml:space="preserve"> ADDIN EN.CITE &lt;EndNote&gt;&lt;Cite&gt;&lt;Author&gt;Gao&lt;/Author&gt;&lt;Year&gt;2003&lt;/Year&gt;&lt;RecNum&gt;54&lt;/RecNum&gt;&lt;DisplayText&gt;&lt;style face="superscript"&gt;15&lt;/style&gt;&lt;/DisplayText&gt;&lt;record&gt;&lt;rec-number&gt;54&lt;/rec-number&gt;&lt;foreign-keys&gt;&lt;key app="EN" db-id="azz5fw5ew2dv5pevww9ptxe60rxxtt2ftdwe"&gt;54&lt;/key&gt;&lt;/foreign-keys&gt;&lt;ref-type name="Journal Article"&gt;17&lt;/ref-type&gt;&lt;contributors&gt;&lt;authors&gt;&lt;author&gt;Gao, X.&lt;/author&gt;&lt;author&gt;Wu, L.&lt;/author&gt;&lt;author&gt;O&amp;apos;Neil, R. G.&lt;/author&gt;&lt;/authors&gt;&lt;/contributors&gt;&lt;titles&gt;&lt;title&gt;Temperature-modulated diversity of TRPV4 channel gating: activation by physical stresses and phorbol ester derivatives through protein kinase C-dependent and -independent pathways&lt;/title&gt;&lt;secondary-title&gt;Journal of Biological Chemistry&lt;/secondary-title&gt;&lt;/titles&gt;&lt;pages&gt;27129-37&lt;/pages&gt;&lt;volume&gt;278&lt;/volume&gt;&lt;number&gt;29&lt;/number&gt;&lt;keywords&gt;&lt;keyword&gt;Animals&lt;/keyword&gt;&lt;keyword&gt;CHO Cells&lt;/keyword&gt;&lt;keyword&gt;Calcium/me [Metabolism]&lt;/keyword&gt;&lt;keyword&gt;Cell Line&lt;/keyword&gt;&lt;keyword&gt;Cloning, Molecular&lt;/keyword&gt;&lt;keyword&gt;Cyclic AMP-Dependent Protein Kinases/me [Metabolism]&lt;/keyword&gt;&lt;keyword&gt;Hamsters&lt;/keyword&gt;&lt;keyword&gt;Human&lt;/keyword&gt;&lt;keyword&gt;Ion Channel Gating/de [Drug Effects]&lt;/keyword&gt;&lt;keyword&gt;Ion Channels/ge [Genetics]&lt;/keyword&gt;&lt;keyword&gt;*Ion Channels/me [Metabolism]&lt;/keyword&gt;&lt;keyword&gt;Mice&lt;/keyword&gt;&lt;keyword&gt;Patch-Clamp Techniques&lt;/keyword&gt;&lt;keyword&gt;Phorbol Esters/pd [Pharmacology]&lt;/keyword&gt;&lt;keyword&gt;Recombinant Proteins/ge [Genetics]&lt;/keyword&gt;&lt;keyword&gt;Recombinant Proteins/me [Metabolism]&lt;/keyword&gt;&lt;keyword&gt;Ruthenium Red/pd [Pharmacology]&lt;/keyword&gt;&lt;keyword&gt;Signal Transduction&lt;/keyword&gt;&lt;keyword&gt;Support, Non-U.S. Gov&amp;apos;t&lt;/keyword&gt;&lt;keyword&gt;Support, U.S. Gov&amp;apos;t, P.H.S.&lt;/keyword&gt;&lt;keyword&gt;Temperature&lt;/keyword&gt;&lt;keyword&gt;Tetradecanoylphorbol Acetate/pd [Pharmacology]&lt;/keyword&gt;&lt;keyword&gt;Transfection&lt;/keyword&gt;&lt;/keywords&gt;&lt;dates&gt;&lt;year&gt;2003&lt;/year&gt;&lt;/dates&gt;&lt;urls&gt;&lt;/urls&gt;&lt;/record&gt;&lt;/Cite&gt;&lt;/EndNote&gt;</w:instrText>
        </w:r>
        <w:r w:rsidR="005A22B9">
          <w:fldChar w:fldCharType="separate"/>
        </w:r>
        <w:r w:rsidR="005A22B9" w:rsidRPr="00525BF0">
          <w:rPr>
            <w:noProof/>
            <w:vertAlign w:val="superscript"/>
          </w:rPr>
          <w:t>15</w:t>
        </w:r>
        <w:r w:rsidR="005A22B9">
          <w:fldChar w:fldCharType="end"/>
        </w:r>
      </w:hyperlink>
      <w:r w:rsidR="003733C1">
        <w:t>.  It is also activated by polyunsaturated fatty acids</w:t>
      </w:r>
      <w:r w:rsidR="000C3ED2" w:rsidRPr="000C3ED2">
        <w:t xml:space="preserve"> </w:t>
      </w:r>
      <w:r w:rsidR="00525BF0">
        <w:fldChar w:fldCharType="begin">
          <w:fldData xml:space="preserve">PEVuZE5vdGU+PENpdGU+PEF1dGhvcj5XYXRhbmFiZTwvQXV0aG9yPjxZZWFyPjIwMDM8L1llYXI+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</w:fldData>
        </w:fldChar>
      </w:r>
      <w:r w:rsidR="00525BF0">
        <w:instrText xml:space="preserve"> ADDIN EN.CITE </w:instrText>
      </w:r>
      <w:r w:rsidR="00525BF0">
        <w:fldChar w:fldCharType="begin">
          <w:fldData xml:space="preserve">PEVuZE5vdGU+PENpdGU+PEF1dGhvcj5XYXRhbmFiZTwvQXV0aG9yPjxZZWFyPjIwMDM8L1llYXI+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</w:fldData>
        </w:fldChar>
      </w:r>
      <w:r w:rsidR="00525BF0">
        <w:instrText xml:space="preserve"> ADDIN EN.CITE.DATA </w:instrText>
      </w:r>
      <w:r w:rsidR="00525BF0">
        <w:fldChar w:fldCharType="end"/>
      </w:r>
      <w:r w:rsidR="00525BF0">
        <w:fldChar w:fldCharType="separate"/>
      </w:r>
      <w:hyperlink w:anchor="_ENREF_16" w:tooltip="Watanabe, 2003 #159" w:history="1">
        <w:r w:rsidR="005A22B9" w:rsidRPr="00525BF0">
          <w:rPr>
            <w:noProof/>
            <w:vertAlign w:val="superscript"/>
          </w:rPr>
          <w:t>16</w:t>
        </w:r>
      </w:hyperlink>
      <w:r w:rsidR="00525BF0" w:rsidRPr="00525BF0">
        <w:rPr>
          <w:noProof/>
          <w:vertAlign w:val="superscript"/>
        </w:rPr>
        <w:t>,</w:t>
      </w:r>
      <w:hyperlink w:anchor="_ENREF_17" w:tooltip="Vriens, 2004 #156" w:history="1">
        <w:r w:rsidR="005A22B9" w:rsidRPr="00525BF0">
          <w:rPr>
            <w:noProof/>
            <w:vertAlign w:val="superscript"/>
          </w:rPr>
          <w:t>17</w:t>
        </w:r>
      </w:hyperlink>
      <w:r w:rsidR="00525BF0">
        <w:fldChar w:fldCharType="end"/>
      </w:r>
      <w:r w:rsidR="004A37A6">
        <w:t xml:space="preserve"> and </w:t>
      </w:r>
      <w:r w:rsidR="006E3099">
        <w:t xml:space="preserve">the </w:t>
      </w:r>
      <w:r w:rsidR="000C3ED2">
        <w:t xml:space="preserve">synthetic </w:t>
      </w:r>
      <w:proofErr w:type="spellStart"/>
      <w:r w:rsidR="004555A7">
        <w:t>pho</w:t>
      </w:r>
      <w:r w:rsidR="00DC53E8">
        <w:t>r</w:t>
      </w:r>
      <w:r w:rsidR="004555A7">
        <w:t>bal</w:t>
      </w:r>
      <w:proofErr w:type="spellEnd"/>
      <w:r w:rsidR="004555A7">
        <w:t xml:space="preserve"> ester </w:t>
      </w:r>
      <w:r w:rsidR="0027524B">
        <w:t>4</w:t>
      </w:r>
      <w:r w:rsidR="0027524B">
        <w:sym w:font="Symbol" w:char="F061"/>
      </w:r>
      <w:r w:rsidR="004A37A6">
        <w:t>PDD</w:t>
      </w:r>
      <w:r w:rsidR="0027524B">
        <w:t xml:space="preserve"> </w:t>
      </w:r>
      <w:hyperlink w:anchor="_ENREF_18" w:tooltip="Vincent, 2009 #1711" w:history="1">
        <w:r w:rsidR="005A22B9">
          <w:fldChar w:fldCharType="begin"/>
        </w:r>
        <w:r w:rsidR="005A22B9">
          <w:instrText xml:space="preserve"> ADDIN EN.CITE &lt;EndNote&gt;&lt;Cite&gt;&lt;Author&gt;Vincent&lt;/Author&gt;&lt;Year&gt;2009&lt;/Year&gt;&lt;RecNum&gt;1711&lt;/RecNum&gt;&lt;DisplayText&gt;&lt;style face="superscript"&gt;18&lt;/style&gt;&lt;/DisplayText&gt;&lt;record&gt;&lt;rec-number&gt;1711&lt;/rec-number&gt;&lt;foreign-keys&gt;&lt;key app="EN" db-id="azz5fw5ew2dv5pevww9ptxe60rxxtt2ftdwe"&gt;1711&lt;/key&gt;&lt;/foreign-keys&gt;&lt;ref-type name="Journal Article"&gt;17&lt;/ref-type&gt;&lt;contributors&gt;&lt;authors&gt;&lt;author&gt;Vincent, F.&lt;/author&gt;&lt;author&gt;Acevedo, A.&lt;/author&gt;&lt;author&gt;Nguyen, M. T.&lt;/author&gt;&lt;author&gt;Dourado, M.&lt;/author&gt;&lt;author&gt;DeFalco, J.&lt;/author&gt;&lt;author&gt;Gustafson, A.&lt;/author&gt;&lt;author&gt;Spiro, P.&lt;/author&gt;&lt;author&gt;Emerling, D. E.&lt;/author&gt;&lt;author&gt;Kelly, M. G.&lt;/author&gt;&lt;author&gt;Duncton, M. A.&lt;/author&gt;&lt;/authors&gt;&lt;/contributors&gt;&lt;auth-address&gt;In Vitro Pharmacology Department, Renovis, Inc., South San Francisco, CA 94080, USA. fabien.vincent@evotec.com&lt;/auth-address&gt;&lt;titles&gt;&lt;title&gt;Identification and characterization of novel TRPV4 modulators&lt;/title&gt;&lt;secondary-title&gt;Biochem Biophys Res Commun&lt;/secondary-title&gt;&lt;/titles&gt;&lt;periodical&gt;&lt;full-title&gt;Biochem Biophys Res Commun&lt;/full-title&gt;&lt;/periodical&gt;&lt;pages&gt;490-4&lt;/pages&gt;&lt;volume&gt;389&lt;/volume&gt;&lt;number&gt;3&lt;/number&gt;&lt;edition&gt;2009/09/10&lt;/edition&gt;&lt;keywords&gt;&lt;keyword&gt;Animals&lt;/keyword&gt;&lt;keyword&gt;Humans&lt;/keyword&gt;&lt;keyword&gt;Mice&lt;/keyword&gt;&lt;keyword&gt;Rats&lt;/keyword&gt;&lt;keyword&gt;Sulfonamides/chemistry/isolation &amp;amp; purification/*pharmacology&lt;/keyword&gt;&lt;keyword&gt;TRPV Cation Channels/*agonists/*antagonists &amp;amp; inhibitors&lt;/keyword&gt;&lt;keyword&gt;Xenopus&lt;/keyword&gt;&lt;/keywords&gt;&lt;dates&gt;&lt;year&gt;2009&lt;/year&gt;&lt;pub-dates&gt;&lt;date&gt;Nov 20&lt;/date&gt;&lt;/pub-dates&gt;&lt;/dates&gt;&lt;isbn&gt;1090-2104 (Electronic)&amp;#xD;0006-291X (Linking)&lt;/isbn&gt;&lt;accession-num&gt;19737537&lt;/accession-num&gt;&lt;urls&gt;&lt;related-urls&gt;&lt;url&gt;http://www.ncbi.nlm.nih.gov/pubmed/19737537&lt;/url&gt;&lt;/related-urls&gt;&lt;/urls&gt;&lt;electronic-resource-num&gt;S0006-291X(09)01784-7 [pii]&amp;#xD;10.1016/j.bbrc.2009.09.007&lt;/electronic-resource-num&gt;&lt;language&gt;eng&lt;/language&gt;&lt;/record&gt;&lt;/Cite&gt;&lt;/EndNote&gt;</w:instrText>
        </w:r>
        <w:r w:rsidR="005A22B9">
          <w:fldChar w:fldCharType="separate"/>
        </w:r>
        <w:r w:rsidR="005A22B9" w:rsidRPr="00525BF0">
          <w:rPr>
            <w:noProof/>
            <w:vertAlign w:val="superscript"/>
          </w:rPr>
          <w:t>18</w:t>
        </w:r>
        <w:r w:rsidR="005A22B9">
          <w:fldChar w:fldCharType="end"/>
        </w:r>
      </w:hyperlink>
      <w:r w:rsidR="0027524B">
        <w:t xml:space="preserve">.  </w:t>
      </w:r>
      <w:r w:rsidR="00981642">
        <w:t>A</w:t>
      </w:r>
      <w:r w:rsidR="0027524B">
        <w:t>t present, the most potent agoni</w:t>
      </w:r>
      <w:r w:rsidR="00981642">
        <w:t xml:space="preserve">st </w:t>
      </w:r>
      <w:r w:rsidR="0027524B">
        <w:t xml:space="preserve">is </w:t>
      </w:r>
      <w:r w:rsidR="00981642">
        <w:t>GSK1016790A</w:t>
      </w:r>
      <w:r w:rsidR="00981642" w:rsidRPr="00981642">
        <w:t xml:space="preserve"> </w:t>
      </w:r>
      <w:hyperlink w:anchor="_ENREF_19" w:tooltip="Willette, 2008 #1707" w:history="1">
        <w:r w:rsidR="005A22B9">
          <w:fldChar w:fldCharType="begin">
            <w:fldData xml:space="preserve">PEVuZE5vdGU+PENpdGU+PEF1dGhvcj5XaWxsZXR0ZTwvQXV0aG9yPjxZZWFyPjIwMDg8L1llYXI+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==
</w:fldData>
          </w:fldChar>
        </w:r>
        <w:r w:rsidR="005A22B9">
          <w:instrText xml:space="preserve"> ADDIN EN.CITE </w:instrText>
        </w:r>
        <w:r w:rsidR="005A22B9">
          <w:fldChar w:fldCharType="begin">
            <w:fldData xml:space="preserve">PEVuZE5vdGU+PENpdGU+PEF1dGhvcj5XaWxsZXR0ZTwvQXV0aG9yPjxZZWFyPjIwMDg8L1llYXI+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==
</w:fldData>
          </w:fldChar>
        </w:r>
        <w:r w:rsidR="005A22B9">
          <w:instrText xml:space="preserve"> ADDIN EN.CITE.DATA </w:instrText>
        </w:r>
        <w:r w:rsidR="005A22B9">
          <w:fldChar w:fldCharType="end"/>
        </w:r>
        <w:r w:rsidR="005A22B9">
          <w:fldChar w:fldCharType="separate"/>
        </w:r>
        <w:r w:rsidR="005A22B9" w:rsidRPr="00525BF0">
          <w:rPr>
            <w:noProof/>
            <w:vertAlign w:val="superscript"/>
          </w:rPr>
          <w:t>19</w:t>
        </w:r>
        <w:r w:rsidR="005A22B9">
          <w:fldChar w:fldCharType="end"/>
        </w:r>
      </w:hyperlink>
      <w:r w:rsidR="00981642">
        <w:t xml:space="preserve"> and </w:t>
      </w:r>
      <w:r w:rsidR="0027524B">
        <w:t>antagonist is</w:t>
      </w:r>
      <w:r w:rsidR="00981642">
        <w:t xml:space="preserve"> GSK2193874</w:t>
      </w:r>
      <w:r w:rsidR="00754DB8">
        <w:t xml:space="preserve">, </w:t>
      </w:r>
      <w:r w:rsidR="0006145D">
        <w:t xml:space="preserve">effective in </w:t>
      </w:r>
      <w:r w:rsidR="009141F4">
        <w:t>10</w:t>
      </w:r>
      <w:r w:rsidR="009141F4" w:rsidRPr="009141F4">
        <w:rPr>
          <w:vertAlign w:val="superscript"/>
        </w:rPr>
        <w:t>-9</w:t>
      </w:r>
      <w:r w:rsidR="009141F4">
        <w:t xml:space="preserve"> to 10</w:t>
      </w:r>
      <w:r w:rsidR="009141F4" w:rsidRPr="009141F4">
        <w:rPr>
          <w:vertAlign w:val="superscript"/>
        </w:rPr>
        <w:t>-</w:t>
      </w:r>
      <w:r w:rsidR="009141F4">
        <w:rPr>
          <w:vertAlign w:val="superscript"/>
        </w:rPr>
        <w:t>8</w:t>
      </w:r>
      <w:r w:rsidR="009141F4">
        <w:t xml:space="preserve"> M</w:t>
      </w:r>
      <w:r w:rsidR="0006145D">
        <w:t xml:space="preserve"> </w:t>
      </w:r>
      <w:hyperlink w:anchor="_ENREF_20" w:tooltip="Thorneloe, 2012 #2087" w:history="1">
        <w:r w:rsidR="005A22B9">
          <w:fldChar w:fldCharType="begin">
            <w:fldData xml:space="preserve">PEVuZE5vdGU+PENpdGU+PEF1dGhvcj5UaG9ybmVsb2U8L0F1dGhvcj48WWVhcj4yMDEyPC9ZZWFy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</w:fldData>
          </w:fldChar>
        </w:r>
        <w:r w:rsidR="005A22B9">
          <w:instrText xml:space="preserve"> ADDIN EN.CITE </w:instrText>
        </w:r>
        <w:r w:rsidR="005A22B9">
          <w:fldChar w:fldCharType="begin">
            <w:fldData xml:space="preserve">PEVuZE5vdGU+PENpdGU+PEF1dGhvcj5UaG9ybmVsb2U8L0F1dGhvcj48WWVhcj4yMDEyPC9ZZWFy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</w:fldData>
          </w:fldChar>
        </w:r>
        <w:r w:rsidR="005A22B9">
          <w:instrText xml:space="preserve"> ADDIN EN.CITE.DATA </w:instrText>
        </w:r>
        <w:r w:rsidR="005A22B9">
          <w:fldChar w:fldCharType="end"/>
        </w:r>
        <w:r w:rsidR="005A22B9">
          <w:fldChar w:fldCharType="separate"/>
        </w:r>
        <w:r w:rsidR="005A22B9" w:rsidRPr="00525BF0">
          <w:rPr>
            <w:noProof/>
            <w:vertAlign w:val="superscript"/>
          </w:rPr>
          <w:t>20</w:t>
        </w:r>
        <w:r w:rsidR="005A22B9">
          <w:fldChar w:fldCharType="end"/>
        </w:r>
      </w:hyperlink>
      <w:r w:rsidR="00A53E53">
        <w:t xml:space="preserve">, </w:t>
      </w:r>
      <w:r w:rsidR="00FF0205">
        <w:t>both discovered by high-throughput, small-molecular screen.</w:t>
      </w:r>
    </w:p>
    <w:p w14:paraId="11E7CCCF" w14:textId="77777777" w:rsidR="00981642" w:rsidRDefault="00981642" w:rsidP="00E63E2B"/>
    <w:p w14:paraId="0DC40B8D" w14:textId="3D434529" w:rsidR="003D1F1B" w:rsidRDefault="00EE1B4C" w:rsidP="00E63E2B">
      <w:r>
        <w:tab/>
        <w:t xml:space="preserve">Two key areas of </w:t>
      </w:r>
      <w:r w:rsidR="006E7E4B">
        <w:t>TRPV4</w:t>
      </w:r>
      <w:r w:rsidR="00831A56">
        <w:t xml:space="preserve"> research remain confusing</w:t>
      </w:r>
      <w:r w:rsidR="006E7E4B">
        <w:t>:</w:t>
      </w:r>
      <w:r w:rsidR="0033351A">
        <w:t xml:space="preserve">  (1) Even as</w:t>
      </w:r>
      <w:r w:rsidR="00B02853">
        <w:t xml:space="preserve"> </w:t>
      </w:r>
      <w:r w:rsidR="00B02853" w:rsidRPr="00E653DA">
        <w:t>TRPV4</w:t>
      </w:r>
      <w:r w:rsidR="00B02853" w:rsidRPr="00AE46F5">
        <w:rPr>
          <w:i/>
        </w:rPr>
        <w:t xml:space="preserve"> </w:t>
      </w:r>
      <w:r w:rsidR="00E653DA">
        <w:t>is largely studi</w:t>
      </w:r>
      <w:r w:rsidR="00E74DF2">
        <w:t xml:space="preserve">ed for its </w:t>
      </w:r>
      <w:proofErr w:type="spellStart"/>
      <w:r w:rsidR="00E74DF2">
        <w:t>mechanosensitivity</w:t>
      </w:r>
      <w:proofErr w:type="spellEnd"/>
      <w:r w:rsidR="00E74DF2">
        <w:t xml:space="preserve">, </w:t>
      </w:r>
      <w:r w:rsidR="00E653DA">
        <w:t>its</w:t>
      </w:r>
      <w:r w:rsidR="00C84829">
        <w:t xml:space="preserve"> molecular basis</w:t>
      </w:r>
      <w:r w:rsidR="00E653DA">
        <w:t xml:space="preserve"> </w:t>
      </w:r>
      <w:r w:rsidR="00B02853">
        <w:t>is controversial</w:t>
      </w:r>
      <w:r w:rsidR="006E3099">
        <w:t xml:space="preserve">.  One </w:t>
      </w:r>
      <w:r w:rsidR="0033351A">
        <w:t>model describes hypo-</w:t>
      </w:r>
      <w:proofErr w:type="spellStart"/>
      <w:r w:rsidR="0033351A">
        <w:t>osmolarity</w:t>
      </w:r>
      <w:proofErr w:type="spellEnd"/>
      <w:r w:rsidR="0033351A">
        <w:t xml:space="preserve"> somehow activates phospholipase A2</w:t>
      </w:r>
      <w:r w:rsidR="00B02853">
        <w:t xml:space="preserve"> (PLA2)</w:t>
      </w:r>
      <w:r w:rsidR="0033351A">
        <w:t xml:space="preserve"> to</w:t>
      </w:r>
      <w:r w:rsidR="00B02853">
        <w:t xml:space="preserve"> </w:t>
      </w:r>
      <w:r w:rsidR="0033351A">
        <w:t xml:space="preserve">produce </w:t>
      </w:r>
      <w:r w:rsidR="009A58BB">
        <w:t xml:space="preserve">the polyunsaturated fatty acid (PUFA) </w:t>
      </w:r>
      <w:proofErr w:type="spellStart"/>
      <w:r w:rsidR="0033351A">
        <w:t>arachidonic</w:t>
      </w:r>
      <w:proofErr w:type="spellEnd"/>
      <w:r w:rsidR="0033351A">
        <w:t xml:space="preserve"> acid</w:t>
      </w:r>
      <w:r w:rsidR="009A58BB">
        <w:t xml:space="preserve"> (AA)</w:t>
      </w:r>
      <w:r w:rsidR="0033351A">
        <w:t>, which is convert</w:t>
      </w:r>
      <w:r w:rsidR="00C84829">
        <w:t xml:space="preserve">ed to </w:t>
      </w:r>
      <w:proofErr w:type="spellStart"/>
      <w:r w:rsidR="00C84829">
        <w:t>epoxyeic</w:t>
      </w:r>
      <w:r w:rsidR="0033351A">
        <w:t>osatrienoic</w:t>
      </w:r>
      <w:proofErr w:type="spellEnd"/>
      <w:r w:rsidR="0033351A">
        <w:t xml:space="preserve"> acid (EET)</w:t>
      </w:r>
      <w:r w:rsidR="0033351A" w:rsidRPr="000C3ED2">
        <w:t xml:space="preserve"> </w:t>
      </w:r>
      <w:r w:rsidR="0033351A">
        <w:t xml:space="preserve">by an </w:t>
      </w:r>
      <w:proofErr w:type="spellStart"/>
      <w:r w:rsidR="0033351A">
        <w:t>epo</w:t>
      </w:r>
      <w:r w:rsidR="00B02853">
        <w:t>xygenase</w:t>
      </w:r>
      <w:proofErr w:type="spellEnd"/>
      <w:r w:rsidR="00B02853">
        <w:t>, and the b</w:t>
      </w:r>
      <w:r w:rsidR="006E3099">
        <w:t>inding of EET activates</w:t>
      </w:r>
      <w:r w:rsidR="00831A56">
        <w:t xml:space="preserve"> TRPV4 </w:t>
      </w:r>
      <w:r w:rsidR="00525BF0">
        <w:fldChar w:fldCharType="begin">
          <w:fldData xml:space="preserve">PEVuZE5vdGU+PENpdGU+PEF1dGhvcj5XYXRhbmFiZTwvQXV0aG9yPjxZZWFyPjIwMDM8L1llYXI+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</w:fldData>
        </w:fldChar>
      </w:r>
      <w:r w:rsidR="00525BF0">
        <w:instrText xml:space="preserve"> ADDIN EN.CITE </w:instrText>
      </w:r>
      <w:r w:rsidR="00525BF0">
        <w:fldChar w:fldCharType="begin">
          <w:fldData xml:space="preserve">PEVuZE5vdGU+PENpdGU+PEF1dGhvcj5XYXRhbmFiZTwvQXV0aG9yPjxZZWFyPjIwMDM8L1llYXI+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</w:fldData>
        </w:fldChar>
      </w:r>
      <w:r w:rsidR="00525BF0">
        <w:instrText xml:space="preserve"> ADDIN EN.CITE.DATA </w:instrText>
      </w:r>
      <w:r w:rsidR="00525BF0">
        <w:fldChar w:fldCharType="end"/>
      </w:r>
      <w:r w:rsidR="00525BF0">
        <w:fldChar w:fldCharType="separate"/>
      </w:r>
      <w:hyperlink w:anchor="_ENREF_16" w:tooltip="Watanabe, 2003 #159" w:history="1">
        <w:r w:rsidR="005A22B9" w:rsidRPr="00525BF0">
          <w:rPr>
            <w:noProof/>
            <w:vertAlign w:val="superscript"/>
          </w:rPr>
          <w:t>16</w:t>
        </w:r>
      </w:hyperlink>
      <w:r w:rsidR="00525BF0" w:rsidRPr="00525BF0">
        <w:rPr>
          <w:noProof/>
          <w:vertAlign w:val="superscript"/>
        </w:rPr>
        <w:t>,</w:t>
      </w:r>
      <w:hyperlink w:anchor="_ENREF_17" w:tooltip="Vriens, 2004 #156" w:history="1">
        <w:r w:rsidR="005A22B9" w:rsidRPr="00525BF0">
          <w:rPr>
            <w:noProof/>
            <w:vertAlign w:val="superscript"/>
          </w:rPr>
          <w:t>17</w:t>
        </w:r>
      </w:hyperlink>
      <w:r w:rsidR="00525BF0">
        <w:fldChar w:fldCharType="end"/>
      </w:r>
      <w:r w:rsidR="0033351A">
        <w:t xml:space="preserve">.  </w:t>
      </w:r>
      <w:r w:rsidR="00831A56">
        <w:t>Yet</w:t>
      </w:r>
      <w:r w:rsidR="001A3508">
        <w:t xml:space="preserve">, </w:t>
      </w:r>
      <w:r>
        <w:t xml:space="preserve">TRPV4 itself </w:t>
      </w:r>
      <w:r w:rsidR="001A3508">
        <w:t>has been shown to directly respond</w:t>
      </w:r>
      <w:r>
        <w:t xml:space="preserve"> to membrane stretch </w:t>
      </w:r>
      <w:hyperlink w:anchor="_ENREF_14" w:tooltip="Loukin, 2010 #1674" w:history="1">
        <w:r w:rsidR="005A22B9">
          <w:fldChar w:fldCharType="begin"/>
        </w:r>
        <w:r w:rsidR="005A22B9">
          <w:instrText xml:space="preserve"> ADDIN EN.CITE &lt;EndNote&gt;&lt;Cite&gt;&lt;Author&gt;Loukin&lt;/Author&gt;&lt;Year&gt;2010&lt;/Year&gt;&lt;RecNum&gt;1674&lt;/RecNum&gt;&lt;DisplayText&gt;&lt;style face="superscript"&gt;14&lt;/style&gt;&lt;/DisplayText&gt;&lt;record&gt;&lt;rec-number&gt;1674&lt;/rec-number&gt;&lt;foreign-keys&gt;&lt;key app="EN" db-id="azz5fw5ew2dv5pevww9ptxe60rxxtt2ftdwe"&gt;1674&lt;/key&gt;&lt;/foreign-keys&gt;&lt;ref-type name="Journal Article"&gt;17&lt;/ref-type&gt;&lt;contributors&gt;&lt;authors&gt;&lt;author&gt;Loukin, S.&lt;/author&gt;&lt;author&gt;Zhou, X.&lt;/author&gt;&lt;author&gt;Su, Z.&lt;/author&gt;&lt;author&gt;Saimi, Y.&lt;/author&gt;&lt;author&gt;Kung, C.&lt;/author&gt;&lt;/authors&gt;&lt;/contributors&gt;&lt;auth-address&gt;Laboratory of Molecular Biology, University of Wisconsin, Madison, Wisconsin 53706, USA. shloukin@wisc.edu&lt;/auth-address&gt;&lt;titles&gt;&lt;title&gt;Wild-type and brachyolmia-causing mutant TRPV4 channels respond directly to stretch force&lt;/title&gt;&lt;secondary-title&gt;J Biol Chem&lt;/secondary-title&gt;&lt;/titles&gt;&lt;periodical&gt;&lt;full-title&gt;J Biol Chem&lt;/full-title&gt;&lt;/periodical&gt;&lt;pages&gt;27176-81&lt;/pages&gt;&lt;volume&gt;285&lt;/volume&gt;&lt;number&gt;35&lt;/number&gt;&lt;edition&gt;2010/07/08&lt;/edition&gt;&lt;keywords&gt;&lt;keyword&gt;Animals&lt;/keyword&gt;&lt;keyword&gt;Bone Diseases,&lt;/keyword&gt;&lt;keyword&gt;Developmental/genetics/*metabolism/pathology/physiopathology&lt;/keyword&gt;&lt;keyword&gt;Disease Models, Animal&lt;/keyword&gt;&lt;keyword&gt;Genetic Diseases, Inborn/genetics/*metabolism/pathology/physiopathology&lt;/keyword&gt;&lt;keyword&gt;Humans&lt;/keyword&gt;&lt;keyword&gt;*Mutation, Missense&lt;/keyword&gt;&lt;keyword&gt;Oocytes&lt;/keyword&gt;&lt;keyword&gt;Phospholipases A2/genetics/metabolism&lt;/keyword&gt;&lt;keyword&gt;Rats&lt;/keyword&gt;&lt;keyword&gt;TRPV Cation Channels/genetics/*metabolism&lt;/keyword&gt;&lt;keyword&gt;Weight-Bearing&lt;/keyword&gt;&lt;keyword&gt;Xenopus&lt;/keyword&gt;&lt;/keywords&gt;&lt;dates&gt;&lt;year&gt;2010&lt;/year&gt;&lt;pub-dates&gt;&lt;date&gt;Aug 27&lt;/date&gt;&lt;/pub-dates&gt;&lt;/dates&gt;&lt;isbn&gt;1083-351X (Electronic)&amp;#xD;0021-9258 (Linking)&lt;/isbn&gt;&lt;accession-num&gt;20605796&lt;/accession-num&gt;&lt;urls&gt;&lt;related-urls&gt;&lt;url&gt;http://www.ncbi.nlm.nih.gov/pubmed/20605796&lt;/url&gt;&lt;/related-urls&gt;&lt;/urls&gt;&lt;custom2&gt;2930716&lt;/custom2&gt;&lt;electronic-resource-num&gt;M110.143370 [pii]&amp;#xD;10.1074/jbc.M110.143370&lt;/electronic-resource-num&gt;&lt;language&gt;eng&lt;/language&gt;&lt;/record&gt;&lt;/Cite&gt;&lt;/EndNote&gt;</w:instrText>
        </w:r>
        <w:r w:rsidR="005A22B9">
          <w:fldChar w:fldCharType="separate"/>
        </w:r>
        <w:r w:rsidR="005A22B9" w:rsidRPr="00525BF0">
          <w:rPr>
            <w:noProof/>
            <w:vertAlign w:val="superscript"/>
          </w:rPr>
          <w:t>14</w:t>
        </w:r>
        <w:r w:rsidR="005A22B9">
          <w:fldChar w:fldCharType="end"/>
        </w:r>
      </w:hyperlink>
      <w:r w:rsidR="00C84829">
        <w:t xml:space="preserve"> (below),</w:t>
      </w:r>
      <w:r>
        <w:t xml:space="preserve"> providing a simpler explanation.  </w:t>
      </w:r>
      <w:r w:rsidR="00C77EC1">
        <w:t xml:space="preserve">(2) </w:t>
      </w:r>
      <w:r w:rsidR="003D1F1B">
        <w:t xml:space="preserve">The </w:t>
      </w:r>
      <w:r w:rsidR="00B85E05">
        <w:t xml:space="preserve">TRPV4 </w:t>
      </w:r>
      <w:r w:rsidR="00831A56">
        <w:t xml:space="preserve">mutant </w:t>
      </w:r>
      <w:r w:rsidR="00B85E05">
        <w:t>patho</w:t>
      </w:r>
      <w:r w:rsidR="00831A56">
        <w:t xml:space="preserve">logies </w:t>
      </w:r>
      <w:r w:rsidR="00B85E05">
        <w:t xml:space="preserve">are bewildering.  </w:t>
      </w:r>
      <w:r w:rsidR="003D1F1B">
        <w:t xml:space="preserve">At the foundation, one needs to know whether the diseases are due to the loss, the reduction, or the increase of channel </w:t>
      </w:r>
      <w:r w:rsidR="00831A56">
        <w:t xml:space="preserve">activities.  Even here, the </w:t>
      </w:r>
      <w:r w:rsidR="001A3508">
        <w:t xml:space="preserve">literature is far from clear.  </w:t>
      </w:r>
      <w:r w:rsidR="00831A56">
        <w:t>W</w:t>
      </w:r>
      <w:r w:rsidR="00E74DF2">
        <w:t xml:space="preserve">hile multiple skeletal-dysplasia alleles </w:t>
      </w:r>
      <w:r w:rsidR="001A3508">
        <w:t>were reported to have</w:t>
      </w:r>
      <w:r w:rsidR="003D1F1B">
        <w:t xml:space="preserve"> higher activities</w:t>
      </w:r>
      <w:r w:rsidR="001A3508">
        <w:t xml:space="preserve">, (gain-of-function, GOF) </w:t>
      </w:r>
      <w:r w:rsidR="00525BF0">
        <w:fldChar w:fldCharType="begin">
          <w:fldData xml:space="preserve">PEVuZE5vdGU+PENpdGU+PEF1dGhvcj5LYW5nPC9BdXRob3I+PFllYXI+MjAxMjwvWWVhcj48UmVj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</w:fldData>
        </w:fldChar>
      </w:r>
      <w:r w:rsidR="00525BF0">
        <w:instrText xml:space="preserve"> ADDIN EN.CITE </w:instrText>
      </w:r>
      <w:r w:rsidR="00525BF0">
        <w:fldChar w:fldCharType="begin">
          <w:fldData xml:space="preserve">PEVuZE5vdGU+PENpdGU+PEF1dGhvcj5LYW5nPC9BdXRob3I+PFllYXI+MjAxMjwvWWVhcj48UmVj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</w:fldData>
        </w:fldChar>
      </w:r>
      <w:r w:rsidR="00525BF0">
        <w:instrText xml:space="preserve"> ADDIN EN.CITE.DATA </w:instrText>
      </w:r>
      <w:r w:rsidR="00525BF0">
        <w:fldChar w:fldCharType="end"/>
      </w:r>
      <w:r w:rsidR="00525BF0">
        <w:fldChar w:fldCharType="separate"/>
      </w:r>
      <w:hyperlink w:anchor="_ENREF_4" w:tooltip="Nilius, 2013 #2088" w:history="1">
        <w:r w:rsidR="005A22B9" w:rsidRPr="00525BF0">
          <w:rPr>
            <w:noProof/>
            <w:vertAlign w:val="superscript"/>
          </w:rPr>
          <w:t>4</w:t>
        </w:r>
      </w:hyperlink>
      <w:r w:rsidR="00525BF0" w:rsidRPr="00525BF0">
        <w:rPr>
          <w:noProof/>
          <w:vertAlign w:val="superscript"/>
        </w:rPr>
        <w:t>,</w:t>
      </w:r>
      <w:hyperlink w:anchor="_ENREF_21" w:tooltip="Kang, 2012 #2111" w:history="1">
        <w:r w:rsidR="005A22B9" w:rsidRPr="00525BF0">
          <w:rPr>
            <w:noProof/>
            <w:vertAlign w:val="superscript"/>
          </w:rPr>
          <w:t>21</w:t>
        </w:r>
      </w:hyperlink>
      <w:r w:rsidR="00525BF0">
        <w:fldChar w:fldCharType="end"/>
      </w:r>
      <w:r w:rsidR="003D1F1B">
        <w:t>, several were reported to have reduced activities</w:t>
      </w:r>
      <w:r w:rsidR="00300AFA">
        <w:t xml:space="preserve"> </w:t>
      </w:r>
      <w:r w:rsidR="001A3508">
        <w:t>(loss-of-function, LOF)</w:t>
      </w:r>
      <w:r w:rsidR="00525BF0">
        <w:fldChar w:fldCharType="begin">
          <w:fldData xml:space="preserve">PEVuZE5vdGU+PENpdGU+PEF1dGhvcj5LcmFrb3c8L0F1dGhvcj48WWVhcj4yMDA5PC9ZZWFyPjxS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</w:fldData>
        </w:fldChar>
      </w:r>
      <w:r w:rsidR="00525BF0">
        <w:instrText xml:space="preserve"> ADDIN EN.CITE </w:instrText>
      </w:r>
      <w:r w:rsidR="00525BF0">
        <w:fldChar w:fldCharType="begin">
          <w:fldData xml:space="preserve">PEVuZE5vdGU+PENpdGU+PEF1dGhvcj5LcmFrb3c8L0F1dGhvcj48WWVhcj4yMDA5PC9ZZWFyPjxS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</w:fldData>
        </w:fldChar>
      </w:r>
      <w:r w:rsidR="00525BF0">
        <w:instrText xml:space="preserve"> ADDIN EN.CITE.DATA </w:instrText>
      </w:r>
      <w:r w:rsidR="00525BF0">
        <w:fldChar w:fldCharType="end"/>
      </w:r>
      <w:r w:rsidR="00525BF0">
        <w:fldChar w:fldCharType="separate"/>
      </w:r>
      <w:hyperlink w:anchor="_ENREF_10" w:tooltip="Krakow, 2009 #1423" w:history="1">
        <w:r w:rsidR="005A22B9" w:rsidRPr="00525BF0">
          <w:rPr>
            <w:noProof/>
            <w:vertAlign w:val="superscript"/>
          </w:rPr>
          <w:t>10</w:t>
        </w:r>
      </w:hyperlink>
      <w:r w:rsidR="00525BF0" w:rsidRPr="00525BF0">
        <w:rPr>
          <w:noProof/>
          <w:vertAlign w:val="superscript"/>
        </w:rPr>
        <w:t>,</w:t>
      </w:r>
      <w:hyperlink w:anchor="_ENREF_22" w:tooltip="Lamande, 2011 #2112" w:history="1">
        <w:r w:rsidR="005A22B9" w:rsidRPr="00525BF0">
          <w:rPr>
            <w:noProof/>
            <w:vertAlign w:val="superscript"/>
          </w:rPr>
          <w:t>22</w:t>
        </w:r>
      </w:hyperlink>
      <w:r w:rsidR="00525BF0">
        <w:fldChar w:fldCharType="end"/>
      </w:r>
      <w:r w:rsidR="007D35DD">
        <w:t>.  A systematic</w:t>
      </w:r>
      <w:r w:rsidR="00E74DF2">
        <w:t xml:space="preserve"> </w:t>
      </w:r>
      <w:r w:rsidR="007D35DD">
        <w:t xml:space="preserve">study of 14 </w:t>
      </w:r>
      <w:r w:rsidR="001A3508">
        <w:t>alleles foun</w:t>
      </w:r>
      <w:r w:rsidR="00C84829">
        <w:t>d them to all be GOF mutations</w:t>
      </w:r>
      <w:r w:rsidR="001A3508">
        <w:t xml:space="preserve"> </w:t>
      </w:r>
      <w:r w:rsidR="00C84829">
        <w:t>(</w:t>
      </w:r>
      <w:r w:rsidR="00E74DF2">
        <w:t xml:space="preserve">below) </w:t>
      </w:r>
      <w:hyperlink w:anchor="_ENREF_23" w:tooltip="Loukin, 2011 #1586" w:history="1">
        <w:r w:rsidR="005A22B9">
          <w:fldChar w:fldCharType="begin"/>
        </w:r>
        <w:r w:rsidR="005A22B9">
          <w:instrText xml:space="preserve"> ADDIN EN.CITE &lt;EndNote&gt;&lt;Cite&gt;&lt;Author&gt;Loukin&lt;/Author&gt;&lt;Year&gt;2011&lt;/Year&gt;&lt;RecNum&gt;1586&lt;/RecNum&gt;&lt;DisplayText&gt;&lt;style face="superscript"&gt;23&lt;/style&gt;&lt;/DisplayText&gt;&lt;record&gt;&lt;rec-number&gt;1586&lt;/rec-number&gt;&lt;foreign-keys&gt;&lt;key app="EN" db-id="azz5fw5ew2dv5pevww9ptxe60rxxtt2ftdwe"&gt;1586&lt;/key&gt;&lt;/foreign-keys&gt;&lt;ref-type name="Journal Article"&gt;17&lt;/ref-type&gt;&lt;contributors&gt;&lt;authors&gt;&lt;author&gt;Loukin, S.&lt;/author&gt;&lt;author&gt;Su, Z.&lt;/author&gt;&lt;author&gt;Kung, C.&lt;/author&gt;&lt;/authors&gt;&lt;/contributors&gt;&lt;auth-address&gt;Laboratory of Molecular Biology, University of Wisconsin-Madison, Madison, Wisconsin, United States of America.&lt;/auth-address&gt;&lt;titles&gt;&lt;title&gt;Increased Basal Activity Is a Key Determinant in the Severity of Human Skeletal Dysplasia Caused by TRPV4 Mutations&lt;/title&gt;&lt;secondary-title&gt;PLoS One&lt;/secondary-title&gt;&lt;/titles&gt;&lt;periodical&gt;&lt;full-title&gt;PLoS One&lt;/full-title&gt;&lt;/periodical&gt;&lt;pages&gt;e19533&lt;/pages&gt;&lt;volume&gt;6&lt;/volume&gt;&lt;number&gt;5&lt;/number&gt;&lt;edition&gt;2011/05/17&lt;/edition&gt;&lt;dates&gt;&lt;year&gt;2011&lt;/year&gt;&lt;/dates&gt;&lt;isbn&gt;1932-6203 (Electronic)&amp;#xD;1932-6203 (Linking)&lt;/isbn&gt;&lt;accession-num&gt;21573172&lt;/accession-num&gt;&lt;urls&gt;&lt;related-urls&gt;&lt;url&gt;http://www.ncbi.nlm.nih.gov/pubmed/21573172&lt;/url&gt;&lt;/related-urls&gt;&lt;/urls&gt;&lt;custom2&gt;3088684&lt;/custom2&gt;&lt;electronic-resource-num&gt;10.1371/journal.pone.0019533&amp;#xD;PONE-D-11-00683 [pii]&lt;/electronic-resource-num&gt;&lt;language&gt;eng&lt;/language&gt;&lt;/record&gt;&lt;/Cite&gt;&lt;/EndNote&gt;</w:instrText>
        </w:r>
        <w:r w:rsidR="005A22B9">
          <w:fldChar w:fldCharType="separate"/>
        </w:r>
        <w:r w:rsidR="005A22B9" w:rsidRPr="00525BF0">
          <w:rPr>
            <w:noProof/>
            <w:vertAlign w:val="superscript"/>
          </w:rPr>
          <w:t>23</w:t>
        </w:r>
        <w:r w:rsidR="005A22B9">
          <w:fldChar w:fldCharType="end"/>
        </w:r>
      </w:hyperlink>
      <w:r w:rsidR="001A3508">
        <w:t>.</w:t>
      </w:r>
      <w:r w:rsidR="001A3508" w:rsidRPr="005F2EDB">
        <w:t xml:space="preserve"> </w:t>
      </w:r>
      <w:r w:rsidR="00FF0205">
        <w:t xml:space="preserve"> </w:t>
      </w:r>
      <w:r w:rsidR="000B41A0">
        <w:t xml:space="preserve">The </w:t>
      </w:r>
      <w:r w:rsidR="00A90E85">
        <w:t>claim that some are LOF</w:t>
      </w:r>
      <w:r w:rsidR="000B41A0">
        <w:t>s seems to con</w:t>
      </w:r>
      <w:r w:rsidR="00E74DF2">
        <w:t xml:space="preserve">tradict the </w:t>
      </w:r>
      <w:r w:rsidR="00195C59">
        <w:t xml:space="preserve">phenotype of </w:t>
      </w:r>
      <w:r w:rsidR="000B41A0" w:rsidRPr="00934273">
        <w:rPr>
          <w:i/>
        </w:rPr>
        <w:t>trpV4</w:t>
      </w:r>
      <w:r w:rsidR="000B41A0" w:rsidRPr="00E74DF2">
        <w:rPr>
          <w:i/>
          <w:vertAlign w:val="superscript"/>
        </w:rPr>
        <w:t>-/-</w:t>
      </w:r>
      <w:r w:rsidR="00195C59" w:rsidRPr="00E74DF2">
        <w:rPr>
          <w:vertAlign w:val="superscript"/>
        </w:rPr>
        <w:t xml:space="preserve"> </w:t>
      </w:r>
      <w:r w:rsidR="00195C59">
        <w:t>knockout mouse, which are viable or fertile</w:t>
      </w:r>
      <w:r w:rsidR="000B41A0">
        <w:t xml:space="preserve">, with </w:t>
      </w:r>
      <w:r w:rsidR="00A90E85">
        <w:t>only minor defects</w:t>
      </w:r>
      <w:r w:rsidR="00E74DF2">
        <w:t xml:space="preserve">, despite a complete loss of </w:t>
      </w:r>
      <w:r w:rsidR="00A90E85">
        <w:t xml:space="preserve">TRPV4 </w:t>
      </w:r>
      <w:r w:rsidR="00E74DF2">
        <w:t>function</w:t>
      </w:r>
      <w:r w:rsidR="000B41A0">
        <w:t>.</w:t>
      </w:r>
      <w:r w:rsidR="00707F35">
        <w:t>)</w:t>
      </w:r>
      <w:r w:rsidR="000B41A0">
        <w:t xml:space="preserve"> </w:t>
      </w:r>
    </w:p>
    <w:p w14:paraId="3CD8617C" w14:textId="78B248AA" w:rsidR="003D1F1B" w:rsidRDefault="003D1F1B" w:rsidP="00E63E2B"/>
    <w:p w14:paraId="01C42EA8" w14:textId="22574458" w:rsidR="00EE1B4C" w:rsidRDefault="00600589" w:rsidP="00E63E2B">
      <w:r>
        <w:tab/>
        <w:t>A part of these controversies h</w:t>
      </w:r>
      <w:r w:rsidR="0083594A">
        <w:t>as methodological origin.  L</w:t>
      </w:r>
      <w:r>
        <w:t xml:space="preserve">aboratories use different </w:t>
      </w:r>
      <w:r w:rsidR="0083594A">
        <w:t>methods, or variants of one</w:t>
      </w:r>
      <w:r>
        <w:t xml:space="preserve"> method, and employ different </w:t>
      </w:r>
      <w:r w:rsidR="0083594A">
        <w:t>judging standards</w:t>
      </w:r>
      <w:r>
        <w:t xml:space="preserve">.  </w:t>
      </w:r>
      <w:r w:rsidR="00964E3C">
        <w:t xml:space="preserve">Most commonly, </w:t>
      </w:r>
      <w:r w:rsidR="00956A82" w:rsidRPr="00956A82">
        <w:rPr>
          <w:i/>
        </w:rPr>
        <w:t>TRPV4</w:t>
      </w:r>
      <w:r w:rsidR="00956A82">
        <w:t xml:space="preserve"> </w:t>
      </w:r>
      <w:r w:rsidR="00964E3C">
        <w:t xml:space="preserve">is transiently expressed </w:t>
      </w:r>
      <w:r w:rsidR="00956A82">
        <w:t>in cult</w:t>
      </w:r>
      <w:r w:rsidR="0083594A">
        <w:t>ured mammalian cells (HEK, CHO,</w:t>
      </w:r>
      <w:r w:rsidR="00964E3C">
        <w:t xml:space="preserve"> </w:t>
      </w:r>
      <w:proofErr w:type="spellStart"/>
      <w:r w:rsidR="00964E3C">
        <w:t>HeLa</w:t>
      </w:r>
      <w:proofErr w:type="spellEnd"/>
      <w:r w:rsidR="00964E3C">
        <w:t xml:space="preserve">) and </w:t>
      </w:r>
      <w:r w:rsidR="00956A82">
        <w:t>the rise of internal [Ca</w:t>
      </w:r>
      <w:r w:rsidR="00956A82" w:rsidRPr="00B85E05">
        <w:rPr>
          <w:vertAlign w:val="superscript"/>
        </w:rPr>
        <w:t>2+</w:t>
      </w:r>
      <w:r w:rsidR="00956A82">
        <w:t xml:space="preserve">] upon agonist or hypotonic stimulation </w:t>
      </w:r>
      <w:r w:rsidR="00964E3C">
        <w:t xml:space="preserve">is registered </w:t>
      </w:r>
      <w:r w:rsidR="0083594A">
        <w:t>with the</w:t>
      </w:r>
      <w:r w:rsidR="00956A82">
        <w:t xml:space="preserve"> Ca</w:t>
      </w:r>
      <w:r w:rsidR="00956A82" w:rsidRPr="00B85E05">
        <w:rPr>
          <w:vertAlign w:val="superscript"/>
        </w:rPr>
        <w:t>2+</w:t>
      </w:r>
      <w:r w:rsidR="0083594A">
        <w:t>-sensitive fluorescent dye, Fura-2</w:t>
      </w:r>
      <w:r w:rsidR="00956A82">
        <w:t>.  The ov</w:t>
      </w:r>
      <w:r w:rsidR="0083594A">
        <w:t xml:space="preserve">er-reliance on </w:t>
      </w:r>
      <w:r w:rsidR="00964E3C">
        <w:t>this</w:t>
      </w:r>
      <w:r w:rsidR="00956A82">
        <w:t xml:space="preserve"> </w:t>
      </w:r>
      <w:proofErr w:type="spellStart"/>
      <w:r w:rsidR="00956A82">
        <w:t>fluorometric</w:t>
      </w:r>
      <w:proofErr w:type="spellEnd"/>
      <w:r w:rsidR="00956A82">
        <w:t xml:space="preserve"> assay has been criticized </w:t>
      </w:r>
      <w:hyperlink w:anchor="_ENREF_1" w:tooltip="Ramsey, 2006 #2098" w:history="1">
        <w:r w:rsidR="005A22B9">
          <w:fldChar w:fldCharType="begin"/>
        </w:r>
        <w:r w:rsidR="005A22B9">
          <w:instrText xml:space="preserve"> ADDIN EN.CITE &lt;EndNote&gt;&lt;Cite&gt;&lt;Author&gt;Ramsey&lt;/Author&gt;&lt;Year&gt;2006&lt;/Year&gt;&lt;RecNum&gt;2098&lt;/RecNum&gt;&lt;DisplayText&gt;&lt;style face="superscript"&gt;1&lt;/style&gt;&lt;/DisplayText&gt;&lt;record&gt;&lt;rec-number&gt;2098&lt;/rec-number&gt;&lt;foreign-keys&gt;&lt;key app="EN" db-id="azz5fw5ew2dv5pevww9ptxe60rxxtt2ftdwe"&gt;2098&lt;/key&gt;&lt;/foreign-keys&gt;&lt;ref-type name="Journal Article"&gt;17&lt;/ref-type&gt;&lt;contributors&gt;&lt;authors&gt;&lt;author&gt;Ramsey, I. S.&lt;/author&gt;&lt;author&gt;Delling, M.&lt;/author&gt;&lt;author&gt;Clapham, D. E.&lt;/author&gt;&lt;/authors&gt;&lt;/contributors&gt;&lt;auth-address&gt;Howard Hughes Medical Institute, Cardiovascular Department, Children&amp;apos;s Hospital Boston, Harvard Medical School, Boston, Massachusetts 02115, USA. sramsey@enders.tch.harvard.edu&lt;/auth-address&gt;&lt;titles&gt;&lt;title&gt;An introduction to TRP channels&lt;/title&gt;&lt;secondary-title&gt;Annu Rev Physiol&lt;/secondary-title&gt;&lt;/titles&gt;&lt;periodical&gt;&lt;full-title&gt;Annu Rev Physiol&lt;/full-title&gt;&lt;/periodical&gt;&lt;pages&gt;619-47&lt;/pages&gt;&lt;volume&gt;68&lt;/volume&gt;&lt;edition&gt;2006/02/08&lt;/edition&gt;&lt;keywords&gt;&lt;keyword&gt;Amino Acid Sequence&lt;/keyword&gt;&lt;keyword&gt;Animals&lt;/keyword&gt;&lt;keyword&gt;Cell Membrane/physiology&lt;/keyword&gt;&lt;keyword&gt;Growth Cones/physiology&lt;/keyword&gt;&lt;keyword&gt;Humans&lt;/keyword&gt;&lt;keyword&gt;Mammals/physiology&lt;/keyword&gt;&lt;keyword&gt;TRPC Cation Channels/genetics/*physiology&lt;/keyword&gt;&lt;/keywords&gt;&lt;dates&gt;&lt;year&gt;2006&lt;/year&gt;&lt;/dates&gt;&lt;isbn&gt;0066-4278 (Print)&amp;#xD;0066-4278 (Linking)&lt;/isbn&gt;&lt;accession-num&gt;16460286&lt;/accession-num&gt;&lt;urls&gt;&lt;related-urls&gt;&lt;url&gt;http://www.ncbi.nlm.nih.gov/pubmed/16460286&lt;/url&gt;&lt;/related-urls&gt;&lt;/urls&gt;&lt;electronic-resource-num&gt;10.1146/annurev.physiol.68.040204.100431&lt;/electronic-resource-num&gt;&lt;language&gt;eng&lt;/language&gt;&lt;/record&gt;&lt;/Cite&gt;&lt;/EndNote&gt;</w:instrText>
        </w:r>
        <w:r w:rsidR="005A22B9">
          <w:fldChar w:fldCharType="separate"/>
        </w:r>
        <w:r w:rsidR="005A22B9" w:rsidRPr="00525BF0">
          <w:rPr>
            <w:noProof/>
            <w:vertAlign w:val="superscript"/>
          </w:rPr>
          <w:t>1</w:t>
        </w:r>
        <w:r w:rsidR="005A22B9">
          <w:fldChar w:fldCharType="end"/>
        </w:r>
      </w:hyperlink>
      <w:r w:rsidR="00956A82">
        <w:t xml:space="preserve">.  </w:t>
      </w:r>
      <w:r w:rsidR="008E0AD5">
        <w:t xml:space="preserve"> The </w:t>
      </w:r>
      <w:r w:rsidR="001109B9">
        <w:t>expression level</w:t>
      </w:r>
      <w:r w:rsidR="008E0AD5">
        <w:t xml:space="preserve"> in different populations, </w:t>
      </w:r>
      <w:r w:rsidR="00964E3C">
        <w:t xml:space="preserve">the </w:t>
      </w:r>
      <w:r w:rsidR="001109B9">
        <w:t>distribution therein</w:t>
      </w:r>
      <w:r w:rsidR="008E0AD5">
        <w:t xml:space="preserve">, as well as </w:t>
      </w:r>
      <w:r w:rsidR="00964E3C">
        <w:t xml:space="preserve">the </w:t>
      </w:r>
      <w:r w:rsidR="008E0AD5">
        <w:t>effective dye concentrati</w:t>
      </w:r>
      <w:r w:rsidR="001109B9">
        <w:t xml:space="preserve">on, </w:t>
      </w:r>
      <w:r w:rsidR="00812128">
        <w:t>need to</w:t>
      </w:r>
      <w:r w:rsidR="001109B9">
        <w:t xml:space="preserve"> be </w:t>
      </w:r>
      <w:r w:rsidR="008E0AD5">
        <w:t xml:space="preserve">controlled and documented.  </w:t>
      </w:r>
      <w:r w:rsidR="00964E3C">
        <w:t xml:space="preserve"> More reliable is the </w:t>
      </w:r>
      <w:r w:rsidR="00C702DB">
        <w:t>direct electrophysiolo</w:t>
      </w:r>
      <w:r w:rsidR="00CD3710">
        <w:t>gical examination</w:t>
      </w:r>
      <w:r w:rsidR="001109B9">
        <w:t>s</w:t>
      </w:r>
      <w:r w:rsidR="00CD3710">
        <w:t xml:space="preserve">.  Even this, as </w:t>
      </w:r>
      <w:r w:rsidR="00C702DB">
        <w:t>common</w:t>
      </w:r>
      <w:r w:rsidR="00CD3710">
        <w:t>ly</w:t>
      </w:r>
      <w:r w:rsidR="00C702DB">
        <w:t xml:space="preserve"> practice</w:t>
      </w:r>
      <w:r w:rsidR="00BD5D6B">
        <w:t>d</w:t>
      </w:r>
      <w:r w:rsidR="00CD3710">
        <w:t xml:space="preserve">, </w:t>
      </w:r>
      <w:r w:rsidR="0032430E">
        <w:t xml:space="preserve">is also not without problems.  </w:t>
      </w:r>
      <w:r w:rsidR="00C702DB">
        <w:t xml:space="preserve"> </w:t>
      </w:r>
      <w:r w:rsidR="0032430E">
        <w:t>Because the expression level</w:t>
      </w:r>
      <w:r w:rsidR="001109B9">
        <w:t>s</w:t>
      </w:r>
      <w:r w:rsidR="0032430E">
        <w:t xml:space="preserve"> in individual cultured cells are difficult to control, whole-cell currents have large variations. </w:t>
      </w:r>
      <w:r w:rsidR="00C702DB">
        <w:t xml:space="preserve"> </w:t>
      </w:r>
      <w:r w:rsidR="00CD3710">
        <w:t xml:space="preserve">Further, because the </w:t>
      </w:r>
      <w:r w:rsidR="0032430E">
        <w:t>currents are small</w:t>
      </w:r>
      <w:r w:rsidR="00CD3710">
        <w:t>, r</w:t>
      </w:r>
      <w:r w:rsidR="000B41A0">
        <w:t xml:space="preserve">eliable statistics will have to rely on large sample sizes, often not practical.  </w:t>
      </w:r>
      <w:r w:rsidR="00040641">
        <w:t xml:space="preserve"> </w:t>
      </w:r>
      <w:r w:rsidR="00CD3710">
        <w:t>Patch-clamp examinations</w:t>
      </w:r>
      <w:r w:rsidR="00040641">
        <w:t xml:space="preserve"> have rarely b</w:t>
      </w:r>
      <w:r w:rsidR="00CD3710">
        <w:t>een performed</w:t>
      </w:r>
      <w:r w:rsidR="00040641">
        <w:t>.  Some such recording</w:t>
      </w:r>
      <w:r w:rsidR="0083594A">
        <w:t>s</w:t>
      </w:r>
      <w:r w:rsidR="00040641">
        <w:t xml:space="preserve"> show</w:t>
      </w:r>
      <w:r w:rsidR="0083594A">
        <w:t xml:space="preserve"> </w:t>
      </w:r>
      <w:r w:rsidR="009A58BB">
        <w:t xml:space="preserve">clusters of </w:t>
      </w:r>
      <w:r w:rsidR="00FB7519">
        <w:t>activity bursts</w:t>
      </w:r>
      <w:r w:rsidR="0083594A">
        <w:t xml:space="preserve"> that make</w:t>
      </w:r>
      <w:r w:rsidR="00CD3710">
        <w:t xml:space="preserve"> statistical evaluation challenging</w:t>
      </w:r>
      <w:r w:rsidR="009A58BB">
        <w:t xml:space="preserve"> </w:t>
      </w:r>
      <w:r w:rsidR="00525BF0">
        <w:fldChar w:fldCharType="begin">
          <w:fldData xml:space="preserve">PEVuZE5vdGU+PENpdGU+PEF1dGhvcj5XYXRhbmFiZTwvQXV0aG9yPjxZZWFyPjIwMDM8L1llYXI+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</w:fldData>
        </w:fldChar>
      </w:r>
      <w:r w:rsidR="00525BF0">
        <w:instrText xml:space="preserve"> ADDIN EN.CITE </w:instrText>
      </w:r>
      <w:r w:rsidR="00525BF0">
        <w:fldChar w:fldCharType="begin">
          <w:fldData xml:space="preserve">PEVuZE5vdGU+PENpdGU+PEF1dGhvcj5XYXRhbmFiZTwvQXV0aG9yPjxZZWFyPjIwMDM8L1llYXI+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</w:fldData>
        </w:fldChar>
      </w:r>
      <w:r w:rsidR="00525BF0">
        <w:instrText xml:space="preserve"> ADDIN EN.CITE.DATA </w:instrText>
      </w:r>
      <w:r w:rsidR="00525BF0">
        <w:fldChar w:fldCharType="end"/>
      </w:r>
      <w:r w:rsidR="00525BF0">
        <w:fldChar w:fldCharType="separate"/>
      </w:r>
      <w:hyperlink w:anchor="_ENREF_16" w:tooltip="Watanabe, 2003 #159" w:history="1">
        <w:r w:rsidR="005A22B9" w:rsidRPr="00525BF0">
          <w:rPr>
            <w:noProof/>
            <w:vertAlign w:val="superscript"/>
          </w:rPr>
          <w:t>16</w:t>
        </w:r>
      </w:hyperlink>
      <w:r w:rsidR="00525BF0" w:rsidRPr="00525BF0">
        <w:rPr>
          <w:noProof/>
          <w:vertAlign w:val="superscript"/>
        </w:rPr>
        <w:t>,</w:t>
      </w:r>
      <w:hyperlink w:anchor="_ENREF_17" w:tooltip="Vriens, 2004 #156" w:history="1">
        <w:r w:rsidR="005A22B9" w:rsidRPr="00525BF0">
          <w:rPr>
            <w:noProof/>
            <w:vertAlign w:val="superscript"/>
          </w:rPr>
          <w:t>17</w:t>
        </w:r>
      </w:hyperlink>
      <w:r w:rsidR="00525BF0">
        <w:fldChar w:fldCharType="end"/>
      </w:r>
      <w:r w:rsidR="00FB7519">
        <w:t>.</w:t>
      </w:r>
    </w:p>
    <w:p w14:paraId="1EF06F23" w14:textId="77777777" w:rsidR="00CD3710" w:rsidRDefault="00CD3710" w:rsidP="00E63E2B"/>
    <w:p w14:paraId="7B5DA4D9" w14:textId="13FEB139" w:rsidR="003A7803" w:rsidRDefault="00360CF3" w:rsidP="00E63E2B">
      <w:r>
        <w:tab/>
        <w:t xml:space="preserve">To </w:t>
      </w:r>
      <w:r w:rsidR="00ED5595">
        <w:t>better understand</w:t>
      </w:r>
      <w:r w:rsidR="0083594A">
        <w:t xml:space="preserve"> the molecular </w:t>
      </w:r>
      <w:proofErr w:type="spellStart"/>
      <w:r w:rsidR="0083594A">
        <w:t>mechanosensitivity</w:t>
      </w:r>
      <w:proofErr w:type="spellEnd"/>
      <w:r w:rsidR="003A7803">
        <w:t>, we have developed two additional systems to examin</w:t>
      </w:r>
      <w:r w:rsidR="0083594A">
        <w:t>e TRPV4</w:t>
      </w:r>
      <w:r w:rsidR="003A7803">
        <w:t xml:space="preserve">.  </w:t>
      </w:r>
      <w:r w:rsidR="004623E0">
        <w:t>(1)  To isolate TRPV4 away from its usual mammalian</w:t>
      </w:r>
      <w:r w:rsidR="005F2EDB">
        <w:t xml:space="preserve"> partners, we have </w:t>
      </w:r>
      <w:r w:rsidR="004623E0">
        <w:t xml:space="preserve">expressed rat </w:t>
      </w:r>
      <w:r w:rsidR="004623E0" w:rsidRPr="00360CF3">
        <w:rPr>
          <w:i/>
        </w:rPr>
        <w:t xml:space="preserve">TRPV4 </w:t>
      </w:r>
      <w:r w:rsidR="00FF0205">
        <w:t xml:space="preserve">in </w:t>
      </w:r>
      <w:r w:rsidR="004623E0">
        <w:t xml:space="preserve">budding yeast </w:t>
      </w:r>
      <w:hyperlink w:anchor="_ENREF_24" w:tooltip="Loukin, 2009 #1415" w:history="1">
        <w:r w:rsidR="005A22B9">
          <w:fldChar w:fldCharType="begin"/>
        </w:r>
        <w:r w:rsidR="005A22B9">
          <w:instrText xml:space="preserve"> ADDIN EN.CITE &lt;EndNote&gt;&lt;Cite&gt;&lt;Author&gt;Loukin&lt;/Author&gt;&lt;Year&gt;2009&lt;/Year&gt;&lt;RecNum&gt;1415&lt;/RecNum&gt;&lt;DisplayText&gt;&lt;style face="superscript"&gt;24&lt;/style&gt;&lt;/DisplayText&gt;&lt;record&gt;&lt;rec-number&gt;1415&lt;/rec-number&gt;&lt;foreign-keys&gt;&lt;key app="EN" db-id="azz5fw5ew2dv5pevww9ptxe60rxxtt2ftdwe"&gt;1415&lt;/key&gt;&lt;/foreign-keys&gt;&lt;ref-type name="Journal Article"&gt;17&lt;/ref-type&gt;&lt;contributors&gt;&lt;authors&gt;&lt;author&gt;Loukin, S. H.&lt;/author&gt;&lt;author&gt;Su, Z.&lt;/author&gt;&lt;author&gt;Kung, C.&lt;/author&gt;&lt;/authors&gt;&lt;/contributors&gt;&lt;auth-address&gt;Laboratory of Molecular Biology, University of Wisconsin-Madison, 1525 Linden Drive Madison, WI 53706, USA.&lt;/auth-address&gt;&lt;titles&gt;&lt;title&gt;Hypotonic shocks activate rat TRPV4 in yeast in the absence of polyunsaturated fatty acids&lt;/title&gt;&lt;secondary-title&gt;FEBS Lett&lt;/secondary-title&gt;&lt;/titles&gt;&lt;periodical&gt;&lt;full-title&gt;FEBS Lett&lt;/full-title&gt;&lt;/periodical&gt;&lt;pages&gt;754-8&lt;/pages&gt;&lt;volume&gt;583&lt;/volume&gt;&lt;number&gt;4&lt;/number&gt;&lt;edition&gt;2009/01/29&lt;/edition&gt;&lt;keywords&gt;&lt;keyword&gt;Animals&lt;/keyword&gt;&lt;keyword&gt;Fatty Acids, Unsaturated/*genetics&lt;/keyword&gt;&lt;keyword&gt;Hypotonic Solutions/*pharmacology&lt;/keyword&gt;&lt;keyword&gt;Ion Channels/*classification/genetics/*metabolism&lt;/keyword&gt;&lt;keyword&gt;Rats&lt;/keyword&gt;&lt;keyword&gt;Saccharomyces cerevisiae/genetics/*metabolism&lt;/keyword&gt;&lt;keyword&gt;TRPV Cation Channels/genetics/*metabolism&lt;/keyword&gt;&lt;/keywords&gt;&lt;dates&gt;&lt;year&gt;2009&lt;/year&gt;&lt;pub-dates&gt;&lt;date&gt;Feb 18&lt;/date&gt;&lt;/pub-dates&gt;&lt;/dates&gt;&lt;isbn&gt;1873-3468 (Electronic)&lt;/isbn&gt;&lt;accession-num&gt;19174160&lt;/accession-num&gt;&lt;urls&gt;&lt;related-urls&gt;&lt;url&gt;http://www.ncbi.nlm.nih.gov/entrez/query.fcgi?cmd=Retrieve&amp;amp;db=PubMed&amp;amp;dopt=Citation&amp;amp;list_uids=19174160&lt;/url&gt;&lt;/related-urls&gt;&lt;/urls&gt;&lt;electronic-resource-num&gt;S0014-5793(09)00049-0 [pii]&amp;#xD;10.1016/j.febslet.2009.01.027&lt;/electronic-resource-num&gt;&lt;language&gt;eng&lt;/language&gt;&lt;/record&gt;&lt;/Cite&gt;&lt;/EndNote&gt;</w:instrText>
        </w:r>
        <w:r w:rsidR="005A22B9">
          <w:fldChar w:fldCharType="separate"/>
        </w:r>
        <w:r w:rsidR="005A22B9" w:rsidRPr="00525BF0">
          <w:rPr>
            <w:noProof/>
            <w:vertAlign w:val="superscript"/>
          </w:rPr>
          <w:t>24</w:t>
        </w:r>
        <w:r w:rsidR="005A22B9">
          <w:fldChar w:fldCharType="end"/>
        </w:r>
      </w:hyperlink>
      <w:r w:rsidR="005F2EDB">
        <w:t xml:space="preserve">. </w:t>
      </w:r>
      <w:r w:rsidR="004623E0">
        <w:t xml:space="preserve"> Functional expression of </w:t>
      </w:r>
      <w:r w:rsidR="004623E0" w:rsidRPr="00360CF3">
        <w:rPr>
          <w:i/>
        </w:rPr>
        <w:t xml:space="preserve">TRPV4 </w:t>
      </w:r>
      <w:r w:rsidR="004623E0">
        <w:t>in this evolutionarily di</w:t>
      </w:r>
      <w:r w:rsidR="00B7113F">
        <w:t>stant context showed that it could</w:t>
      </w:r>
      <w:r w:rsidR="004623E0">
        <w:t xml:space="preserve"> </w:t>
      </w:r>
      <w:r w:rsidR="00CD3710">
        <w:t xml:space="preserve">still </w:t>
      </w:r>
      <w:r w:rsidR="004623E0">
        <w:t xml:space="preserve">respond to osmotic force without its usual partners.  Because </w:t>
      </w:r>
      <w:r w:rsidR="00812128">
        <w:t xml:space="preserve">yeast makes no PUFAs </w:t>
      </w:r>
      <w:r w:rsidR="009A58BB">
        <w:t xml:space="preserve">such as AA or EET, </w:t>
      </w:r>
      <w:r w:rsidR="00812128">
        <w:t>and its</w:t>
      </w:r>
      <w:r w:rsidR="008137F4">
        <w:t xml:space="preserve"> genome has no </w:t>
      </w:r>
      <w:r w:rsidR="004623E0" w:rsidRPr="00341CC0">
        <w:t xml:space="preserve">PLA2 or </w:t>
      </w:r>
      <w:proofErr w:type="spellStart"/>
      <w:r w:rsidR="004623E0" w:rsidRPr="00341CC0">
        <w:t>epoxygenase</w:t>
      </w:r>
      <w:proofErr w:type="spellEnd"/>
      <w:r w:rsidR="008137F4" w:rsidRPr="00341CC0">
        <w:t xml:space="preserve"> genes</w:t>
      </w:r>
      <w:r w:rsidR="004623E0" w:rsidRPr="00341CC0">
        <w:t>, this expressi</w:t>
      </w:r>
      <w:r w:rsidRPr="00341CC0">
        <w:t>on also shows that they</w:t>
      </w:r>
      <w:r w:rsidR="004623E0" w:rsidRPr="00341CC0">
        <w:t xml:space="preserve"> are not required for </w:t>
      </w:r>
      <w:r w:rsidR="009A58BB" w:rsidRPr="00341CC0">
        <w:t>TRPV4 to</w:t>
      </w:r>
      <w:r w:rsidR="009A58BB">
        <w:t xml:space="preserve"> sense force</w:t>
      </w:r>
      <w:r w:rsidR="004623E0">
        <w:t>.</w:t>
      </w:r>
      <w:r w:rsidR="00ED5595">
        <w:t xml:space="preserve">  Having</w:t>
      </w:r>
      <w:r>
        <w:t xml:space="preserve"> TRPV4 in </w:t>
      </w:r>
      <w:r w:rsidR="0083594A">
        <w:t>the molecular biologica</w:t>
      </w:r>
      <w:r>
        <w:t xml:space="preserve">lly most amenable eukaryotes </w:t>
      </w:r>
      <w:r w:rsidR="00ED5595">
        <w:t xml:space="preserve">also allows </w:t>
      </w:r>
      <w:r w:rsidR="00ED5595">
        <w:lastRenderedPageBreak/>
        <w:t xml:space="preserve">efficient forward- or reverse-genetic manipulations </w:t>
      </w:r>
      <w:hyperlink w:anchor="_ENREF_25" w:tooltip="Loukin, 2010 #1675" w:history="1">
        <w:r w:rsidR="005A22B9">
          <w:fldChar w:fldCharType="begin">
            <w:fldData xml:space="preserve">PEVuZE5vdGU+PENpdGU+PEF1dGhvcj5Mb3VraW48L0F1dGhvcj48WWVhcj4yMDEwPC9ZZWFyPjxS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</w:fldData>
          </w:fldChar>
        </w:r>
        <w:r w:rsidR="005A22B9">
          <w:instrText xml:space="preserve"> ADDIN EN.CITE </w:instrText>
        </w:r>
        <w:r w:rsidR="005A22B9">
          <w:fldChar w:fldCharType="begin">
            <w:fldData xml:space="preserve">PEVuZE5vdGU+PENpdGU+PEF1dGhvcj5Mb3VraW48L0F1dGhvcj48WWVhcj4yMDEwPC9ZZWFyPjxS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</w:fldData>
          </w:fldChar>
        </w:r>
        <w:r w:rsidR="005A22B9">
          <w:instrText xml:space="preserve"> ADDIN EN.CITE.DATA </w:instrText>
        </w:r>
        <w:r w:rsidR="005A22B9">
          <w:fldChar w:fldCharType="end"/>
        </w:r>
        <w:r w:rsidR="005A22B9">
          <w:fldChar w:fldCharType="separate"/>
        </w:r>
        <w:r w:rsidR="005A22B9" w:rsidRPr="00525BF0">
          <w:rPr>
            <w:noProof/>
            <w:vertAlign w:val="superscript"/>
          </w:rPr>
          <w:t>25</w:t>
        </w:r>
        <w:r w:rsidR="005A22B9">
          <w:fldChar w:fldCharType="end"/>
        </w:r>
      </w:hyperlink>
      <w:r w:rsidR="00ED5595">
        <w:t xml:space="preserve">.  (2)  For in-depth biophysical analyses of TRPV4, we expressed TRPV4 in </w:t>
      </w:r>
      <w:proofErr w:type="spellStart"/>
      <w:r w:rsidR="00ED5595" w:rsidRPr="00ED5595">
        <w:rPr>
          <w:i/>
        </w:rPr>
        <w:t>Xenopus</w:t>
      </w:r>
      <w:proofErr w:type="spellEnd"/>
      <w:r w:rsidR="00195C59">
        <w:t xml:space="preserve"> oocytes.  Unlike </w:t>
      </w:r>
      <w:r w:rsidR="00ED5595">
        <w:t>c</w:t>
      </w:r>
      <w:r w:rsidR="00A8533A">
        <w:t>ultured cell</w:t>
      </w:r>
      <w:r w:rsidR="00195C59">
        <w:t>s</w:t>
      </w:r>
      <w:r w:rsidR="00CD3710">
        <w:t>, which yield</w:t>
      </w:r>
      <w:r w:rsidR="00A8533A">
        <w:t xml:space="preserve"> sub-</w:t>
      </w:r>
      <w:proofErr w:type="spellStart"/>
      <w:r w:rsidR="00A8533A">
        <w:t>nA</w:t>
      </w:r>
      <w:proofErr w:type="spellEnd"/>
      <w:r w:rsidR="00A8533A">
        <w:t xml:space="preserve"> to </w:t>
      </w:r>
      <w:proofErr w:type="spellStart"/>
      <w:proofErr w:type="gramStart"/>
      <w:r w:rsidR="00ED5595" w:rsidRPr="00A8533A">
        <w:t>nA</w:t>
      </w:r>
      <w:proofErr w:type="spellEnd"/>
      <w:proofErr w:type="gramEnd"/>
      <w:r w:rsidR="00ED5595" w:rsidRPr="00A8533A">
        <w:t xml:space="preserve"> (10</w:t>
      </w:r>
      <w:r w:rsidR="00ED5595" w:rsidRPr="00A8533A">
        <w:rPr>
          <w:vertAlign w:val="superscript"/>
        </w:rPr>
        <w:t>-</w:t>
      </w:r>
      <w:r w:rsidR="00A8533A" w:rsidRPr="00A8533A">
        <w:rPr>
          <w:vertAlign w:val="superscript"/>
        </w:rPr>
        <w:t>10</w:t>
      </w:r>
      <w:r w:rsidR="00A8533A" w:rsidRPr="00A8533A">
        <w:t xml:space="preserve"> to 10</w:t>
      </w:r>
      <w:r w:rsidR="00A8533A" w:rsidRPr="00A8533A">
        <w:rPr>
          <w:vertAlign w:val="superscript"/>
        </w:rPr>
        <w:t>-9</w:t>
      </w:r>
      <w:r w:rsidR="00CD3710">
        <w:rPr>
          <w:vertAlign w:val="superscript"/>
        </w:rPr>
        <w:t xml:space="preserve"> </w:t>
      </w:r>
      <w:r w:rsidR="00ED5595" w:rsidRPr="00A8533A">
        <w:t xml:space="preserve">Ampere) </w:t>
      </w:r>
      <w:r w:rsidR="00ED5595">
        <w:t xml:space="preserve">currents, an oocyte expresses </w:t>
      </w:r>
      <w:r w:rsidR="00CD3710">
        <w:t xml:space="preserve">currents in </w:t>
      </w:r>
      <w:r w:rsidR="00ED5595">
        <w:sym w:font="Symbol" w:char="F06D"/>
      </w:r>
      <w:r w:rsidR="00ED5595">
        <w:t>A’s (10</w:t>
      </w:r>
      <w:r w:rsidR="00ED5595" w:rsidRPr="00ED5595">
        <w:rPr>
          <w:vertAlign w:val="superscript"/>
        </w:rPr>
        <w:t>-6</w:t>
      </w:r>
      <w:r w:rsidR="00ED5595">
        <w:t xml:space="preserve"> to 10</w:t>
      </w:r>
      <w:r w:rsidR="00ED5595" w:rsidRPr="00ED5595">
        <w:rPr>
          <w:vertAlign w:val="superscript"/>
        </w:rPr>
        <w:t>-</w:t>
      </w:r>
      <w:r w:rsidR="002E28C4">
        <w:rPr>
          <w:vertAlign w:val="superscript"/>
        </w:rPr>
        <w:t>4</w:t>
      </w:r>
      <w:r w:rsidR="00ED5595">
        <w:rPr>
          <w:vertAlign w:val="superscript"/>
        </w:rPr>
        <w:t xml:space="preserve"> </w:t>
      </w:r>
      <w:r w:rsidR="00ED5595">
        <w:t>Ampere).  Much larger signal over noise allows</w:t>
      </w:r>
      <w:r w:rsidR="009635EC">
        <w:t xml:space="preserve"> </w:t>
      </w:r>
      <w:r w:rsidR="0083594A">
        <w:t>better quantification and more confident comparison</w:t>
      </w:r>
      <w:r>
        <w:t xml:space="preserve">.  TRPV4, so expressed, </w:t>
      </w:r>
      <w:r w:rsidR="009635EC">
        <w:t xml:space="preserve">can also be examined as individual molecules using a patch clamp.  A single oocyte allows repeated patch sampling, again making quantification more reliable.  </w:t>
      </w:r>
      <w:r w:rsidR="0083594A">
        <w:t xml:space="preserve">Such studies </w:t>
      </w:r>
      <w:r w:rsidR="009635EC">
        <w:t xml:space="preserve">showed that TRPV4 channel itself can directly be activated by membrane stretch force </w:t>
      </w:r>
      <w:hyperlink w:anchor="_ENREF_14" w:tooltip="Loukin, 2010 #1674" w:history="1">
        <w:r w:rsidR="005A22B9">
          <w:fldChar w:fldCharType="begin"/>
        </w:r>
        <w:r w:rsidR="005A22B9">
          <w:instrText xml:space="preserve"> ADDIN EN.CITE &lt;EndNote&gt;&lt;Cite&gt;&lt;Author&gt;Loukin&lt;/Author&gt;&lt;Year&gt;2010&lt;/Year&gt;&lt;RecNum&gt;1674&lt;/RecNum&gt;&lt;DisplayText&gt;&lt;style face="superscript"&gt;14&lt;/style&gt;&lt;/DisplayText&gt;&lt;record&gt;&lt;rec-number&gt;1674&lt;/rec-number&gt;&lt;foreign-keys&gt;&lt;key app="EN" db-id="azz5fw5ew2dv5pevww9ptxe60rxxtt2ftdwe"&gt;1674&lt;/key&gt;&lt;/foreign-keys&gt;&lt;ref-type name="Journal Article"&gt;17&lt;/ref-type&gt;&lt;contributors&gt;&lt;authors&gt;&lt;author&gt;Loukin, S.&lt;/author&gt;&lt;author&gt;Zhou, X.&lt;/author&gt;&lt;author&gt;Su, Z.&lt;/author&gt;&lt;author&gt;Saimi, Y.&lt;/author&gt;&lt;author&gt;Kung, C.&lt;/author&gt;&lt;/authors&gt;&lt;/contributors&gt;&lt;auth-address&gt;Laboratory of Molecular Biology, University of Wisconsin, Madison, Wisconsin 53706, USA. shloukin@wisc.edu&lt;/auth-address&gt;&lt;titles&gt;&lt;title&gt;Wild-type and brachyolmia-causing mutant TRPV4 channels respond directly to stretch force&lt;/title&gt;&lt;secondary-title&gt;J Biol Chem&lt;/secondary-title&gt;&lt;/titles&gt;&lt;periodical&gt;&lt;full-title&gt;J Biol Chem&lt;/full-title&gt;&lt;/periodical&gt;&lt;pages&gt;27176-81&lt;/pages&gt;&lt;volume&gt;285&lt;/volume&gt;&lt;number&gt;35&lt;/number&gt;&lt;edition&gt;2010/07/08&lt;/edition&gt;&lt;keywords&gt;&lt;keyword&gt;Animals&lt;/keyword&gt;&lt;keyword&gt;Bone Diseases,&lt;/keyword&gt;&lt;keyword&gt;Developmental/genetics/*metabolism/pathology/physiopathology&lt;/keyword&gt;&lt;keyword&gt;Disease Models, Animal&lt;/keyword&gt;&lt;keyword&gt;Genetic Diseases, Inborn/genetics/*metabolism/pathology/physiopathology&lt;/keyword&gt;&lt;keyword&gt;Humans&lt;/keyword&gt;&lt;keyword&gt;*Mutation, Missense&lt;/keyword&gt;&lt;keyword&gt;Oocytes&lt;/keyword&gt;&lt;keyword&gt;Phospholipases A2/genetics/metabolism&lt;/keyword&gt;&lt;keyword&gt;Rats&lt;/keyword&gt;&lt;keyword&gt;TRPV Cation Channels/genetics/*metabolism&lt;/keyword&gt;&lt;keyword&gt;Weight-Bearing&lt;/keyword&gt;&lt;keyword&gt;Xenopus&lt;/keyword&gt;&lt;/keywords&gt;&lt;dates&gt;&lt;year&gt;2010&lt;/year&gt;&lt;pub-dates&gt;&lt;date&gt;Aug 27&lt;/date&gt;&lt;/pub-dates&gt;&lt;/dates&gt;&lt;isbn&gt;1083-351X (Electronic)&amp;#xD;0021-9258 (Linking)&lt;/isbn&gt;&lt;accession-num&gt;20605796&lt;/accession-num&gt;&lt;urls&gt;&lt;related-urls&gt;&lt;url&gt;http://www.ncbi.nlm.nih.gov/pubmed/20605796&lt;/url&gt;&lt;/related-urls&gt;&lt;/urls&gt;&lt;custom2&gt;2930716&lt;/custom2&gt;&lt;electronic-resource-num&gt;M110.143370 [pii]&amp;#xD;10.1074/jbc.M110.143370&lt;/electronic-resource-num&gt;&lt;language&gt;eng&lt;/language&gt;&lt;/record&gt;&lt;/Cite&gt;&lt;/EndNote&gt;</w:instrText>
        </w:r>
        <w:r w:rsidR="005A22B9">
          <w:fldChar w:fldCharType="separate"/>
        </w:r>
        <w:r w:rsidR="005A22B9" w:rsidRPr="00525BF0">
          <w:rPr>
            <w:noProof/>
            <w:vertAlign w:val="superscript"/>
          </w:rPr>
          <w:t>14</w:t>
        </w:r>
        <w:r w:rsidR="005A22B9">
          <w:fldChar w:fldCharType="end"/>
        </w:r>
      </w:hyperlink>
      <w:r w:rsidR="005F2EDB">
        <w:t>.</w:t>
      </w:r>
      <w:r w:rsidR="0083594A">
        <w:t xml:space="preserve">  A</w:t>
      </w:r>
      <w:r w:rsidR="00FF7A2A">
        <w:t>nalyses also showed that 14</w:t>
      </w:r>
      <w:r w:rsidR="009635EC">
        <w:t xml:space="preserve"> representative skeletal-dysplasia alleles are all gain-of-function mutatio</w:t>
      </w:r>
      <w:r w:rsidR="0083594A">
        <w:t xml:space="preserve">ns.  </w:t>
      </w:r>
      <w:r w:rsidR="009635EC">
        <w:t>Further, the degree of this constitutive Ca</w:t>
      </w:r>
      <w:r w:rsidR="009635EC" w:rsidRPr="009635EC">
        <w:rPr>
          <w:vertAlign w:val="superscript"/>
        </w:rPr>
        <w:t>2+</w:t>
      </w:r>
      <w:r w:rsidR="009635EC">
        <w:t xml:space="preserve"> leakage parallels the severity of the skeletal disease</w:t>
      </w:r>
      <w:r w:rsidR="0019365E">
        <w:t>s</w:t>
      </w:r>
      <w:r w:rsidR="005F2EDB" w:rsidRPr="005F2EDB">
        <w:t xml:space="preserve"> </w:t>
      </w:r>
      <w:hyperlink w:anchor="_ENREF_23" w:tooltip="Loukin, 2011 #1586" w:history="1">
        <w:r w:rsidR="005A22B9">
          <w:fldChar w:fldCharType="begin"/>
        </w:r>
        <w:r w:rsidR="005A22B9">
          <w:instrText xml:space="preserve"> ADDIN EN.CITE &lt;EndNote&gt;&lt;Cite&gt;&lt;Author&gt;Loukin&lt;/Author&gt;&lt;Year&gt;2011&lt;/Year&gt;&lt;RecNum&gt;1586&lt;/RecNum&gt;&lt;DisplayText&gt;&lt;style face="superscript"&gt;23&lt;/style&gt;&lt;/DisplayText&gt;&lt;record&gt;&lt;rec-number&gt;1586&lt;/rec-number&gt;&lt;foreign-keys&gt;&lt;key app="EN" db-id="azz5fw5ew2dv5pevww9ptxe60rxxtt2ftdwe"&gt;1586&lt;/key&gt;&lt;/foreign-keys&gt;&lt;ref-type name="Journal Article"&gt;17&lt;/ref-type&gt;&lt;contributors&gt;&lt;authors&gt;&lt;author&gt;Loukin, S.&lt;/author&gt;&lt;author&gt;Su, Z.&lt;/author&gt;&lt;author&gt;Kung, C.&lt;/author&gt;&lt;/authors&gt;&lt;/contributors&gt;&lt;auth-address&gt;Laboratory of Molecular Biology, University of Wisconsin-Madison, Madison, Wisconsin, United States of America.&lt;/auth-address&gt;&lt;titles&gt;&lt;title&gt;Increased Basal Activity Is a Key Determinant in the Severity of Human Skeletal Dysplasia Caused by TRPV4 Mutations&lt;/title&gt;&lt;secondary-title&gt;PLoS One&lt;/secondary-title&gt;&lt;/titles&gt;&lt;periodical&gt;&lt;full-title&gt;PLoS One&lt;/full-title&gt;&lt;/periodical&gt;&lt;pages&gt;e19533&lt;/pages&gt;&lt;volume&gt;6&lt;/volume&gt;&lt;number&gt;5&lt;/number&gt;&lt;edition&gt;2011/05/17&lt;/edition&gt;&lt;dates&gt;&lt;year&gt;2011&lt;/year&gt;&lt;/dates&gt;&lt;isbn&gt;1932-6203 (Electronic)&amp;#xD;1932-6203 (Linking)&lt;/isbn&gt;&lt;accession-num&gt;21573172&lt;/accession-num&gt;&lt;urls&gt;&lt;related-urls&gt;&lt;url&gt;http://www.ncbi.nlm.nih.gov/pubmed/21573172&lt;/url&gt;&lt;/related-urls&gt;&lt;/urls&gt;&lt;custom2&gt;3088684&lt;/custom2&gt;&lt;electronic-resource-num&gt;10.1371/journal.pone.0019533&amp;#xD;PONE-D-11-00683 [pii]&lt;/electronic-resource-num&gt;&lt;language&gt;eng&lt;/language&gt;&lt;/record&gt;&lt;/Cite&gt;&lt;/EndNote&gt;</w:instrText>
        </w:r>
        <w:r w:rsidR="005A22B9">
          <w:fldChar w:fldCharType="separate"/>
        </w:r>
        <w:r w:rsidR="005A22B9" w:rsidRPr="00525BF0">
          <w:rPr>
            <w:noProof/>
            <w:vertAlign w:val="superscript"/>
          </w:rPr>
          <w:t>23</w:t>
        </w:r>
        <w:r w:rsidR="005A22B9">
          <w:fldChar w:fldCharType="end"/>
        </w:r>
      </w:hyperlink>
      <w:r w:rsidR="009635EC">
        <w:t>.</w:t>
      </w:r>
      <w:r w:rsidR="005F2EDB" w:rsidRPr="005F2EDB">
        <w:t xml:space="preserve"> </w:t>
      </w:r>
      <w:r w:rsidR="009635EC">
        <w:t xml:space="preserve">  </w:t>
      </w:r>
    </w:p>
    <w:p w14:paraId="789032FC" w14:textId="77777777" w:rsidR="009635EC" w:rsidRDefault="009635EC" w:rsidP="00E63E2B"/>
    <w:p w14:paraId="4F00E595" w14:textId="111D900C" w:rsidR="009635EC" w:rsidRDefault="009635EC" w:rsidP="00E63E2B">
      <w:r>
        <w:tab/>
        <w:t>Because of the</w:t>
      </w:r>
      <w:r w:rsidR="00502C82">
        <w:t>ir novelty and usefulness, the</w:t>
      </w:r>
      <w:r>
        <w:t xml:space="preserve"> </w:t>
      </w:r>
      <w:r w:rsidR="00AF4A1A">
        <w:t xml:space="preserve">detailed </w:t>
      </w:r>
      <w:r>
        <w:t xml:space="preserve">procedures of these two methods </w:t>
      </w:r>
      <w:r w:rsidR="006E3099">
        <w:t>are assembled</w:t>
      </w:r>
      <w:r w:rsidR="00AF4A1A">
        <w:t xml:space="preserve"> here to </w:t>
      </w:r>
      <w:r w:rsidR="006E3099">
        <w:t xml:space="preserve">allow </w:t>
      </w:r>
      <w:r w:rsidR="00502C82">
        <w:t>replications in futur</w:t>
      </w:r>
      <w:r w:rsidR="006E3099">
        <w:t xml:space="preserve">e research on TRPV4 or similar </w:t>
      </w:r>
      <w:r w:rsidR="00502C82">
        <w:t xml:space="preserve">channels.  </w:t>
      </w:r>
    </w:p>
    <w:p w14:paraId="1B0C4147" w14:textId="77777777" w:rsidR="00285D07" w:rsidRPr="00310315" w:rsidRDefault="00285D07" w:rsidP="00E63E2B">
      <w:pPr>
        <w:rPr>
          <w:b/>
        </w:rPr>
      </w:pPr>
    </w:p>
    <w:p w14:paraId="27E25EED" w14:textId="5F13F469" w:rsidR="00310315" w:rsidRDefault="00295FCA" w:rsidP="00E63E2B">
      <w:pPr>
        <w:rPr>
          <w:b/>
        </w:rPr>
      </w:pPr>
      <w:r>
        <w:rPr>
          <w:b/>
        </w:rPr>
        <w:t>Procedure:</w:t>
      </w:r>
    </w:p>
    <w:p w14:paraId="1B943BC9" w14:textId="77777777" w:rsidR="00E26BF7" w:rsidRDefault="00E26BF7" w:rsidP="00E63E2B">
      <w:pPr>
        <w:rPr>
          <w:b/>
        </w:rPr>
      </w:pPr>
    </w:p>
    <w:p w14:paraId="326074A7" w14:textId="7974E85F" w:rsidR="00310315" w:rsidRDefault="00A35B6F" w:rsidP="00E63E2B">
      <w:pPr>
        <w:rPr>
          <w:b/>
        </w:rPr>
      </w:pPr>
      <w:r w:rsidRPr="00A31928">
        <w:rPr>
          <w:b/>
        </w:rPr>
        <w:t>1.</w:t>
      </w:r>
      <w:r>
        <w:rPr>
          <w:b/>
          <w:color w:val="FF0000"/>
        </w:rPr>
        <w:t xml:space="preserve"> </w:t>
      </w:r>
      <w:r w:rsidR="006A2C44">
        <w:rPr>
          <w:b/>
        </w:rPr>
        <w:t xml:space="preserve">Yeast </w:t>
      </w:r>
      <w:proofErr w:type="spellStart"/>
      <w:r w:rsidR="006A2C44">
        <w:rPr>
          <w:b/>
        </w:rPr>
        <w:t>Luminometry</w:t>
      </w:r>
      <w:proofErr w:type="spellEnd"/>
      <w:r w:rsidR="006A2C44">
        <w:rPr>
          <w:b/>
        </w:rPr>
        <w:t xml:space="preserve"> methods</w:t>
      </w:r>
      <w:r w:rsidR="00211662">
        <w:rPr>
          <w:b/>
        </w:rPr>
        <w:t xml:space="preserve">  </w:t>
      </w:r>
    </w:p>
    <w:p w14:paraId="5146CDD6" w14:textId="77777777" w:rsidR="006A2C44" w:rsidRDefault="006A2C44" w:rsidP="00E63E2B">
      <w:pPr>
        <w:rPr>
          <w:b/>
        </w:rPr>
      </w:pPr>
    </w:p>
    <w:p w14:paraId="388EC279" w14:textId="1C786E53" w:rsidR="009D4896" w:rsidRDefault="003C7BEB" w:rsidP="00E63E2B">
      <w:r w:rsidRPr="003C7BEB">
        <w:tab/>
      </w:r>
      <w:r w:rsidR="00341CC0" w:rsidRPr="00A31928">
        <w:t>Use strain</w:t>
      </w:r>
      <w:r w:rsidR="00341CC0">
        <w:rPr>
          <w:color w:val="FF0000"/>
        </w:rPr>
        <w:t xml:space="preserve"> </w:t>
      </w:r>
      <w:r w:rsidRPr="003C7BEB">
        <w:t>BYYT</w:t>
      </w:r>
      <w:r>
        <w:t xml:space="preserve"> of </w:t>
      </w:r>
      <w:r w:rsidRPr="003C7BEB">
        <w:rPr>
          <w:i/>
        </w:rPr>
        <w:t xml:space="preserve">Saccharomyces </w:t>
      </w:r>
      <w:proofErr w:type="spellStart"/>
      <w:r w:rsidRPr="003C7BEB">
        <w:rPr>
          <w:i/>
        </w:rPr>
        <w:t>cerevisiae</w:t>
      </w:r>
      <w:proofErr w:type="spellEnd"/>
      <w:r w:rsidR="00A31928">
        <w:t>.</w:t>
      </w:r>
      <w:r>
        <w:t xml:space="preserve">  It is </w:t>
      </w:r>
      <w:proofErr w:type="gramStart"/>
      <w:r>
        <w:t>a</w:t>
      </w:r>
      <w:proofErr w:type="gramEnd"/>
      <w:r>
        <w:t xml:space="preserve"> </w:t>
      </w:r>
      <w:r w:rsidRPr="003C7BEB">
        <w:rPr>
          <w:i/>
        </w:rPr>
        <w:t>yvc1</w:t>
      </w:r>
      <w:r w:rsidRPr="003C7BEB">
        <w:rPr>
          <w:i/>
          <w:vertAlign w:val="superscript"/>
        </w:rPr>
        <w:t>-</w:t>
      </w:r>
      <w:r w:rsidRPr="003C7BEB">
        <w:rPr>
          <w:i/>
        </w:rPr>
        <w:t xml:space="preserve"> tok1</w:t>
      </w:r>
      <w:r w:rsidRPr="003C7BEB">
        <w:rPr>
          <w:i/>
          <w:vertAlign w:val="superscript"/>
        </w:rPr>
        <w:t>-</w:t>
      </w:r>
      <w:r>
        <w:t xml:space="preserve"> derivative of BY4741 (</w:t>
      </w:r>
      <w:r w:rsidRPr="003C7BEB">
        <w:rPr>
          <w:i/>
        </w:rPr>
        <w:t>MAT</w:t>
      </w:r>
      <w:r w:rsidRPr="003C7BEB">
        <w:rPr>
          <w:i/>
        </w:rPr>
        <w:sym w:font="Symbol" w:char="F061"/>
      </w:r>
      <w:r w:rsidRPr="003C7BEB">
        <w:rPr>
          <w:i/>
        </w:rPr>
        <w:t>, ura3</w:t>
      </w:r>
      <w:r w:rsidRPr="003C7BEB">
        <w:rPr>
          <w:i/>
        </w:rPr>
        <w:sym w:font="Symbol" w:char="F044"/>
      </w:r>
      <w:r w:rsidRPr="003C7BEB">
        <w:rPr>
          <w:i/>
        </w:rPr>
        <w:t>0, his3</w:t>
      </w:r>
      <w:r w:rsidRPr="003C7BEB">
        <w:rPr>
          <w:i/>
        </w:rPr>
        <w:sym w:font="Symbol" w:char="F044"/>
      </w:r>
      <w:r w:rsidRPr="003C7BEB">
        <w:rPr>
          <w:i/>
        </w:rPr>
        <w:t>1, leu2</w:t>
      </w:r>
      <w:r w:rsidRPr="003C7BEB">
        <w:rPr>
          <w:i/>
        </w:rPr>
        <w:sym w:font="Symbol" w:char="F044"/>
      </w:r>
      <w:r w:rsidRPr="003C7BEB">
        <w:rPr>
          <w:i/>
        </w:rPr>
        <w:t>0, lys2</w:t>
      </w:r>
      <w:r w:rsidRPr="003C7BEB">
        <w:rPr>
          <w:i/>
        </w:rPr>
        <w:sym w:font="Symbol" w:char="F044"/>
      </w:r>
      <w:r w:rsidRPr="003C7BEB">
        <w:rPr>
          <w:i/>
        </w:rPr>
        <w:t>0, yvc1::HIS3, tok1::kanMX4</w:t>
      </w:r>
      <w:r>
        <w:t xml:space="preserve">). </w:t>
      </w:r>
      <w:r w:rsidR="00A31928">
        <w:t xml:space="preserve"> </w:t>
      </w:r>
      <w:r w:rsidR="00341CC0" w:rsidRPr="00A31928">
        <w:t>Transform cells</w:t>
      </w:r>
      <w:r w:rsidR="00341CC0">
        <w:rPr>
          <w:color w:val="FF0000"/>
        </w:rPr>
        <w:t xml:space="preserve"> </w:t>
      </w:r>
      <w:r w:rsidR="00DF020A">
        <w:t>with</w:t>
      </w:r>
      <w:r w:rsidR="00244070">
        <w:t xml:space="preserve"> the</w:t>
      </w:r>
      <w:r w:rsidR="00DF020A">
        <w:t xml:space="preserve"> </w:t>
      </w:r>
      <w:proofErr w:type="spellStart"/>
      <w:r w:rsidR="00DF020A" w:rsidRPr="005562A8">
        <w:rPr>
          <w:i/>
        </w:rPr>
        <w:t>leu</w:t>
      </w:r>
      <w:proofErr w:type="spellEnd"/>
      <w:r w:rsidR="00DF020A">
        <w:t xml:space="preserve">-selectable </w:t>
      </w:r>
      <w:proofErr w:type="spellStart"/>
      <w:r w:rsidR="00DF020A">
        <w:t>aequorin</w:t>
      </w:r>
      <w:proofErr w:type="spellEnd"/>
      <w:r w:rsidR="00DF020A">
        <w:t>-expressing plasmid pEVP1/</w:t>
      </w:r>
      <w:proofErr w:type="spellStart"/>
      <w:r w:rsidR="00DF020A">
        <w:t>Aeq</w:t>
      </w:r>
      <w:proofErr w:type="spellEnd"/>
      <w:r w:rsidR="00DF020A">
        <w:t xml:space="preserve"> and </w:t>
      </w:r>
      <w:r w:rsidR="00244070">
        <w:t xml:space="preserve">the </w:t>
      </w:r>
      <w:proofErr w:type="spellStart"/>
      <w:r w:rsidR="00DF020A" w:rsidRPr="005562A8">
        <w:rPr>
          <w:i/>
        </w:rPr>
        <w:t>ura</w:t>
      </w:r>
      <w:proofErr w:type="spellEnd"/>
      <w:r w:rsidR="00DF020A">
        <w:t xml:space="preserve">-selectable </w:t>
      </w:r>
      <w:r w:rsidR="00244070">
        <w:t>rat-</w:t>
      </w:r>
      <w:r w:rsidR="00DF020A">
        <w:t>TRPV4-expressing plasmid p416GPDV4, as described in</w:t>
      </w:r>
      <w:r w:rsidR="0019365E" w:rsidRPr="0019365E">
        <w:t xml:space="preserve"> </w:t>
      </w:r>
      <w:hyperlink w:anchor="_ENREF_26" w:tooltip="Batiza, 1996 #178" w:history="1">
        <w:r w:rsidR="005A22B9">
          <w:fldChar w:fldCharType="begin"/>
        </w:r>
        <w:r w:rsidR="005A22B9">
          <w:instrText xml:space="preserve"> ADDIN EN.CITE &lt;EndNote&gt;&lt;Cite&gt;&lt;Author&gt;Batiza&lt;/Author&gt;&lt;Year&gt;1996&lt;/Year&gt;&lt;RecNum&gt;178&lt;/RecNum&gt;&lt;DisplayText&gt;&lt;style face="superscript"&gt;26&lt;/style&gt;&lt;/DisplayText&gt;&lt;record&gt;&lt;rec-number&gt;178&lt;/rec-number&gt;&lt;foreign-keys&gt;&lt;key app="EN" db-id="azz5fw5ew2dv5pevww9ptxe60rxxtt2ftdwe"&gt;178&lt;/key&gt;&lt;/foreign-keys&gt;&lt;ref-type name="Journal Article"&gt;17&lt;/ref-type&gt;&lt;contributors&gt;&lt;authors&gt;&lt;author&gt;Batiza, A. F.&lt;/author&gt;&lt;author&gt;Schulz, T.&lt;/author&gt;&lt;author&gt;Masson, P. H.&lt;/author&gt;&lt;/authors&gt;&lt;/contributors&gt;&lt;titles&gt;&lt;title&gt;Yeast respond to hypotonic shock with a calcium pulse&lt;/title&gt;&lt;secondary-title&gt;Journal of Biological Chemistry&lt;/secondary-title&gt;&lt;/titles&gt;&lt;pages&gt;23357-62&lt;/pages&gt;&lt;volume&gt;271&lt;/volume&gt;&lt;number&gt;38&lt;/number&gt;&lt;keywords&gt;&lt;keyword&gt;Aequorin/ge [Genetics]&lt;/keyword&gt;&lt;keyword&gt;Aequorin/me [Metabolism]&lt;/keyword&gt;&lt;keyword&gt;*Calcium/me [Metabolism]&lt;/keyword&gt;&lt;keyword&gt;Calcium Channel Blockers&lt;/keyword&gt;&lt;keyword&gt;*Cytosol/me [Metabolism]&lt;/keyword&gt;&lt;keyword&gt;Gadolinium/pd [Pharmacology]&lt;/keyword&gt;&lt;keyword&gt;Genes, Reporter&lt;/keyword&gt;&lt;keyword&gt;Osmotic Pressure&lt;/keyword&gt;&lt;keyword&gt;Recombinant Proteins/me [Metabolism]&lt;/keyword&gt;&lt;keyword&gt;Research Support, Non-U.S. Gov&amp;apos;t&lt;/keyword&gt;&lt;keyword&gt;Research Support, U.S. Gov&amp;apos;t, Non-P.H.S.&lt;/keyword&gt;&lt;keyword&gt;Research Support, U.S. Gov&amp;apos;t, P.H.S.&lt;/keyword&gt;&lt;keyword&gt;*Saccharomyces cerevisiae/me [Metabolism]&lt;/keyword&gt;&lt;keyword&gt;*Second Messenger Systems&lt;/keyword&gt;&lt;keyword&gt;Signal Transduction&lt;/keyword&gt;&lt;keyword&gt;Time Factors&lt;/keyword&gt;&lt;/keywords&gt;&lt;dates&gt;&lt;year&gt;1996&lt;/year&gt;&lt;/dates&gt;&lt;urls&gt;&lt;/urls&gt;&lt;/record&gt;&lt;/Cite&gt;&lt;/EndNote&gt;</w:instrText>
        </w:r>
        <w:r w:rsidR="005A22B9">
          <w:fldChar w:fldCharType="separate"/>
        </w:r>
        <w:r w:rsidR="005A22B9" w:rsidRPr="0019365E">
          <w:rPr>
            <w:noProof/>
            <w:vertAlign w:val="superscript"/>
          </w:rPr>
          <w:t>26</w:t>
        </w:r>
        <w:r w:rsidR="005A22B9">
          <w:fldChar w:fldCharType="end"/>
        </w:r>
      </w:hyperlink>
      <w:r w:rsidR="00DF020A">
        <w:t xml:space="preserve"> </w:t>
      </w:r>
      <w:hyperlink w:anchor="_ENREF_24" w:tooltip="Loukin, 2009 #1415" w:history="1">
        <w:r w:rsidR="005A22B9">
          <w:fldChar w:fldCharType="begin"/>
        </w:r>
        <w:r w:rsidR="005A22B9">
          <w:instrText xml:space="preserve"> ADDIN EN.CITE &lt;EndNote&gt;&lt;Cite&gt;&lt;Author&gt;Loukin&lt;/Author&gt;&lt;Year&gt;2009&lt;/Year&gt;&lt;RecNum&gt;1415&lt;/RecNum&gt;&lt;DisplayText&gt;&lt;style face="superscript"&gt;24&lt;/style&gt;&lt;/DisplayText&gt;&lt;record&gt;&lt;rec-number&gt;1415&lt;/rec-number&gt;&lt;foreign-keys&gt;&lt;key app="EN" db-id="azz5fw5ew2dv5pevww9ptxe60rxxtt2ftdwe"&gt;1415&lt;/key&gt;&lt;/foreign-keys&gt;&lt;ref-type name="Journal Article"&gt;17&lt;/ref-type&gt;&lt;contributors&gt;&lt;authors&gt;&lt;author&gt;Loukin, S. H.&lt;/author&gt;&lt;author&gt;Su, Z.&lt;/author&gt;&lt;author&gt;Kung, C.&lt;/author&gt;&lt;/authors&gt;&lt;/contributors&gt;&lt;auth-address&gt;Laboratory of Molecular Biology, University of Wisconsin-Madison, 1525 Linden Drive Madison, WI 53706, USA.&lt;/auth-address&gt;&lt;titles&gt;&lt;title&gt;Hypotonic shocks activate rat TRPV4 in yeast in the absence of polyunsaturated fatty acids&lt;/title&gt;&lt;secondary-title&gt;FEBS Lett&lt;/secondary-title&gt;&lt;/titles&gt;&lt;periodical&gt;&lt;full-title&gt;FEBS Lett&lt;/full-title&gt;&lt;/periodical&gt;&lt;pages&gt;754-8&lt;/pages&gt;&lt;volume&gt;583&lt;/volume&gt;&lt;number&gt;4&lt;/number&gt;&lt;edition&gt;2009/01/29&lt;/edition&gt;&lt;keywords&gt;&lt;keyword&gt;Animals&lt;/keyword&gt;&lt;keyword&gt;Fatty Acids, Unsaturated/*genetics&lt;/keyword&gt;&lt;keyword&gt;Hypotonic Solutions/*pharmacology&lt;/keyword&gt;&lt;keyword&gt;Ion Channels/*classification/genetics/*metabolism&lt;/keyword&gt;&lt;keyword&gt;Rats&lt;/keyword&gt;&lt;keyword&gt;Saccharomyces cerevisiae/genetics/*metabolism&lt;/keyword&gt;&lt;keyword&gt;TRPV Cation Channels/genetics/*metabolism&lt;/keyword&gt;&lt;/keywords&gt;&lt;dates&gt;&lt;year&gt;2009&lt;/year&gt;&lt;pub-dates&gt;&lt;date&gt;Feb 18&lt;/date&gt;&lt;/pub-dates&gt;&lt;/dates&gt;&lt;isbn&gt;1873-3468 (Electronic)&lt;/isbn&gt;&lt;accession-num&gt;19174160&lt;/accession-num&gt;&lt;urls&gt;&lt;related-urls&gt;&lt;url&gt;http://www.ncbi.nlm.nih.gov/entrez/query.fcgi?cmd=Retrieve&amp;amp;db=PubMed&amp;amp;dopt=Citation&amp;amp;list_uids=19174160&lt;/url&gt;&lt;/related-urls&gt;&lt;/urls&gt;&lt;electronic-resource-num&gt;S0014-5793(09)00049-0 [pii]&amp;#xD;10.1016/j.febslet.2009.01.027&lt;/electronic-resource-num&gt;&lt;language&gt;eng&lt;/language&gt;&lt;/record&gt;&lt;/Cite&gt;&lt;/EndNote&gt;</w:instrText>
        </w:r>
        <w:r w:rsidR="005A22B9">
          <w:fldChar w:fldCharType="separate"/>
        </w:r>
        <w:r w:rsidR="005A22B9" w:rsidRPr="0019365E">
          <w:rPr>
            <w:noProof/>
            <w:vertAlign w:val="superscript"/>
          </w:rPr>
          <w:t>24</w:t>
        </w:r>
        <w:r w:rsidR="005A22B9">
          <w:fldChar w:fldCharType="end"/>
        </w:r>
      </w:hyperlink>
      <w:r w:rsidR="002971B6">
        <w:t>.</w:t>
      </w:r>
      <w:r w:rsidR="003143D9">
        <w:t xml:space="preserve">  </w:t>
      </w:r>
      <w:r w:rsidR="00341CC0" w:rsidRPr="00A31928">
        <w:t>Use standard</w:t>
      </w:r>
      <w:r w:rsidR="00341CC0">
        <w:rPr>
          <w:color w:val="FF0000"/>
        </w:rPr>
        <w:t xml:space="preserve"> </w:t>
      </w:r>
      <w:r w:rsidR="003143D9">
        <w:t xml:space="preserve">methods of plasmid construction and transformation </w:t>
      </w:r>
      <w:hyperlink w:anchor="_ENREF_27" w:tooltip="Amberg, 2005 #2158" w:history="1">
        <w:r w:rsidR="005A22B9">
          <w:fldChar w:fldCharType="begin"/>
        </w:r>
        <w:r w:rsidR="005A22B9">
          <w:instrText xml:space="preserve"> ADDIN EN.CITE &lt;EndNote&gt;&lt;Cite&gt;&lt;Author&gt;Amberg&lt;/Author&gt;&lt;Year&gt;2005&lt;/Year&gt;&lt;RecNum&gt;2158&lt;/RecNum&gt;&lt;DisplayText&gt;&lt;style face="superscript"&gt;27&lt;/style&gt;&lt;/DisplayText&gt;&lt;record&gt;&lt;rec-number&gt;2158&lt;/rec-number&gt;&lt;foreign-keys&gt;&lt;key app="EN" db-id="azz5fw5ew2dv5pevww9ptxe60rxxtt2ftdwe"&gt;2158&lt;/key&gt;&lt;/foreign-keys&gt;&lt;ref-type name="Book"&gt;6&lt;/ref-type&gt;&lt;contributors&gt;&lt;authors&gt;&lt;author&gt;Amberg, D.,C., Burke, D.,  Strathern, J.N.&lt;/author&gt;&lt;/authors&gt;&lt;/contributors&gt;&lt;titles&gt;&lt;title&gt;Methods in Yeast Genetics: a Cold Spring Harbor Laboratory Course Manual&lt;/title&gt;&lt;/titles&gt;&lt;dates&gt;&lt;year&gt;2005&lt;/year&gt;&lt;/dates&gt;&lt;pub-location&gt;Cold Spring Haerbor, New York&lt;/pub-location&gt;&lt;publisher&gt;Cold Spring Harbor Laboratory Press, Cold Spring Harbor, New York&lt;/publisher&gt;&lt;urls&gt;&lt;/urls&gt;&lt;/record&gt;&lt;/Cite&gt;&lt;/EndNote&gt;</w:instrText>
        </w:r>
        <w:r w:rsidR="005A22B9">
          <w:fldChar w:fldCharType="separate"/>
        </w:r>
        <w:r w:rsidR="005A22B9" w:rsidRPr="006B3D64">
          <w:rPr>
            <w:noProof/>
            <w:vertAlign w:val="superscript"/>
          </w:rPr>
          <w:t>27</w:t>
        </w:r>
        <w:r w:rsidR="005A22B9">
          <w:fldChar w:fldCharType="end"/>
        </w:r>
      </w:hyperlink>
      <w:r w:rsidR="00A31928">
        <w:t xml:space="preserve">.  </w:t>
      </w:r>
      <w:r w:rsidR="00244070">
        <w:t>Yeast strain and plasmids are available upon request.</w:t>
      </w:r>
    </w:p>
    <w:p w14:paraId="1B18981C" w14:textId="77777777" w:rsidR="009D4896" w:rsidRDefault="009D4896" w:rsidP="00E63E2B"/>
    <w:p w14:paraId="4A583BEF" w14:textId="4C4D8D49" w:rsidR="00E63E2B" w:rsidRDefault="00155D86" w:rsidP="00E63E2B">
      <w:r w:rsidRPr="00A31928">
        <w:t xml:space="preserve">1.1 </w:t>
      </w:r>
      <w:r w:rsidR="00E63E2B" w:rsidRPr="00A31928">
        <w:t xml:space="preserve"> </w:t>
      </w:r>
      <w:r w:rsidR="00341CC0" w:rsidRPr="00A31928">
        <w:t>Culture</w:t>
      </w:r>
      <w:r w:rsidR="00E63E2B">
        <w:t xml:space="preserve"> 2</w:t>
      </w:r>
      <w:r w:rsidR="002E7D54">
        <w:t xml:space="preserve"> ml of y</w:t>
      </w:r>
      <w:r w:rsidR="005562A8">
        <w:t xml:space="preserve">east cells </w:t>
      </w:r>
      <w:r w:rsidR="002E7D54">
        <w:t xml:space="preserve">overnight </w:t>
      </w:r>
      <w:r w:rsidR="00FD455A">
        <w:t xml:space="preserve">to post-logarithmic phase in </w:t>
      </w:r>
      <w:r w:rsidR="005562A8">
        <w:t>a 30</w:t>
      </w:r>
      <w:r w:rsidR="005562A8" w:rsidRPr="00E63E2B">
        <w:rPr>
          <w:vertAlign w:val="superscript"/>
        </w:rPr>
        <w:t>o</w:t>
      </w:r>
      <w:r w:rsidR="005562A8">
        <w:t xml:space="preserve">C shaker in </w:t>
      </w:r>
      <w:proofErr w:type="spellStart"/>
      <w:r w:rsidR="005562A8" w:rsidRPr="00E63E2B">
        <w:rPr>
          <w:i/>
        </w:rPr>
        <w:t>leu</w:t>
      </w:r>
      <w:proofErr w:type="spellEnd"/>
      <w:r w:rsidR="005562A8" w:rsidRPr="00E63E2B">
        <w:rPr>
          <w:i/>
          <w:vertAlign w:val="superscript"/>
        </w:rPr>
        <w:t>-</w:t>
      </w:r>
      <w:r w:rsidR="005562A8" w:rsidRPr="00E63E2B">
        <w:rPr>
          <w:i/>
        </w:rPr>
        <w:t xml:space="preserve"> </w:t>
      </w:r>
      <w:proofErr w:type="spellStart"/>
      <w:r w:rsidR="005562A8" w:rsidRPr="00E63E2B">
        <w:rPr>
          <w:i/>
        </w:rPr>
        <w:t>ura</w:t>
      </w:r>
      <w:proofErr w:type="spellEnd"/>
      <w:r w:rsidR="005562A8" w:rsidRPr="00E63E2B">
        <w:rPr>
          <w:i/>
          <w:vertAlign w:val="superscript"/>
        </w:rPr>
        <w:t>-</w:t>
      </w:r>
      <w:r w:rsidR="005562A8">
        <w:t xml:space="preserve"> “DCD-</w:t>
      </w:r>
      <w:proofErr w:type="spellStart"/>
      <w:r w:rsidR="005562A8">
        <w:t>leu</w:t>
      </w:r>
      <w:proofErr w:type="spellEnd"/>
      <w:r w:rsidR="005562A8">
        <w:t xml:space="preserve">” </w:t>
      </w:r>
      <w:r w:rsidR="00A26BA1">
        <w:t xml:space="preserve">dropout </w:t>
      </w:r>
      <w:r w:rsidR="005562A8">
        <w:t xml:space="preserve">medium </w:t>
      </w:r>
      <w:hyperlink w:anchor="_ENREF_28" w:tooltip="Loukin, 2008 #2159" w:history="1">
        <w:r w:rsidR="005A22B9">
          <w:fldChar w:fldCharType="begin"/>
        </w:r>
        <w:r w:rsidR="005A22B9">
          <w:instrText xml:space="preserve"> ADDIN EN.CITE &lt;EndNote&gt;&lt;Cite&gt;&lt;Author&gt;Loukin&lt;/Author&gt;&lt;Year&gt;2008&lt;/Year&gt;&lt;RecNum&gt;2159&lt;/RecNum&gt;&lt;DisplayText&gt;&lt;style face="superscript"&gt;28&lt;/style&gt;&lt;/DisplayText&gt;&lt;record&gt;&lt;rec-number&gt;2159&lt;/rec-number&gt;&lt;foreign-keys&gt;&lt;key app="EN" db-id="azz5fw5ew2dv5pevww9ptxe60rxxtt2ftdwe"&gt;2159&lt;/key&gt;&lt;/foreign-keys&gt;&lt;ref-type name="Journal Article"&gt;17&lt;/ref-type&gt;&lt;contributors&gt;&lt;authors&gt;&lt;author&gt;Loukin, S.&lt;/author&gt;&lt;author&gt;Zhou, X.&lt;/author&gt;&lt;author&gt;Kung, C.&lt;/author&gt;&lt;author&gt;Saimi, Y.&lt;/author&gt;&lt;/authors&gt;&lt;/contributors&gt;&lt;auth-address&gt;Laboratory of Molecular Biology, University of Wisconsin-Madison, Madison, WI 53706, USA. shloukin@wisc.edu&lt;/auth-address&gt;&lt;titles&gt;&lt;title&gt;A genome-wide survey suggests an osmoprotective role for vacuolar Ca2+ release in cell wall-compromised yeast&lt;/title&gt;&lt;secondary-title&gt;FASEB J&lt;/secondary-title&gt;&lt;/titles&gt;&lt;periodical&gt;&lt;full-title&gt;FASEB J&lt;/full-title&gt;&lt;/periodical&gt;&lt;pages&gt;2405-15&lt;/pages&gt;&lt;volume&gt;22&lt;/volume&gt;&lt;number&gt;7&lt;/number&gt;&lt;edition&gt;2008/03/08&lt;/edition&gt;&lt;keywords&gt;&lt;keyword&gt;Calcium/*physiology&lt;/keyword&gt;&lt;keyword&gt;Cell Membrane/physiology&lt;/keyword&gt;&lt;keyword&gt;Cell Wall/*physiology&lt;/keyword&gt;&lt;keyword&gt;Cytoplasm/physiology&lt;/keyword&gt;&lt;keyword&gt;Gene Deletion&lt;/keyword&gt;&lt;keyword&gt;Genes, Fungal&lt;/keyword&gt;&lt;keyword&gt;*Genome, Fungal&lt;/keyword&gt;&lt;keyword&gt;Ion Channels/physiology&lt;/keyword&gt;&lt;keyword&gt;Saccharomyces cerevisiae/genetics/*physiology&lt;/keyword&gt;&lt;keyword&gt;Vacuoles/physiology&lt;/keyword&gt;&lt;/keywords&gt;&lt;dates&gt;&lt;year&gt;2008&lt;/year&gt;&lt;pub-dates&gt;&lt;date&gt;Jul&lt;/date&gt;&lt;/pub-dates&gt;&lt;/dates&gt;&lt;isbn&gt;1530-6860 (Electronic)&amp;#xD;0892-6638 (Linking)&lt;/isbn&gt;&lt;accession-num&gt;18323404&lt;/accession-num&gt;&lt;urls&gt;&lt;related-urls&gt;&lt;url&gt;http://www.ncbi.nlm.nih.gov/pubmed/18323404&lt;/url&gt;&lt;/related-urls&gt;&lt;/urls&gt;&lt;electronic-resource-num&gt;10.1096/fj.07-101410&amp;#xD;fj.07-101410 [pii]&lt;/electronic-resource-num&gt;&lt;language&gt;eng&lt;/language&gt;&lt;/record&gt;&lt;/Cite&gt;&lt;/EndNote&gt;</w:instrText>
        </w:r>
        <w:r w:rsidR="005A22B9">
          <w:fldChar w:fldCharType="separate"/>
        </w:r>
        <w:r w:rsidR="005A22B9" w:rsidRPr="00E63E2B">
          <w:rPr>
            <w:noProof/>
            <w:vertAlign w:val="superscript"/>
          </w:rPr>
          <w:t>28</w:t>
        </w:r>
        <w:r w:rsidR="005A22B9">
          <w:fldChar w:fldCharType="end"/>
        </w:r>
      </w:hyperlink>
      <w:r w:rsidR="005562A8">
        <w:t xml:space="preserve"> (a sulfate-depleted variant of the CMD-</w:t>
      </w:r>
      <w:proofErr w:type="spellStart"/>
      <w:r w:rsidR="005562A8">
        <w:t>leu</w:t>
      </w:r>
      <w:proofErr w:type="spellEnd"/>
      <w:r w:rsidR="005562A8">
        <w:t xml:space="preserve"> medium</w:t>
      </w:r>
      <w:r w:rsidR="005562A8" w:rsidRPr="005562A8">
        <w:t xml:space="preserve"> </w:t>
      </w:r>
      <w:hyperlink w:anchor="_ENREF_29" w:tooltip="Denis, 2002 #766" w:history="1">
        <w:r w:rsidR="005A22B9">
          <w:fldChar w:fldCharType="begin"/>
        </w:r>
        <w:r w:rsidR="005A22B9">
          <w:instrText xml:space="preserve"> ADDIN EN.CITE &lt;EndNote&gt;&lt;Cite&gt;&lt;Author&gt;Denis&lt;/Author&gt;&lt;Year&gt;2002&lt;/Year&gt;&lt;RecNum&gt;766&lt;/RecNum&gt;&lt;DisplayText&gt;&lt;style face="superscript"&gt;29&lt;/style&gt;&lt;/DisplayText&gt;&lt;record&gt;&lt;rec-number&gt;766&lt;/rec-number&gt;&lt;foreign-keys&gt;&lt;key app="EN" db-id="azz5fw5ew2dv5pevww9ptxe60rxxtt2ftdwe"&gt;766&lt;/key&gt;&lt;/foreign-keys&gt;&lt;ref-type name="Journal Article"&gt;17&lt;/ref-type&gt;&lt;contributors&gt;&lt;authors&gt;&lt;author&gt;Denis, V.&lt;/author&gt;&lt;author&gt;Cyert, M. S.&lt;/author&gt;&lt;/authors&gt;&lt;/contributors&gt;&lt;auth-address&gt;Department of Biological Sciences, Stanford University, Stanford, CA 94305, USA.&lt;/auth-address&gt;&lt;titles&gt;&lt;title&gt;Internal Ca(2+) release in yeast is triggered by hypertonic shock and mediated by a TRP channel homologue&lt;/title&gt;&lt;secondary-title&gt;J Cell Biol&lt;/secondary-title&gt;&lt;/titles&gt;&lt;periodical&gt;&lt;full-title&gt;J Cell Biol&lt;/full-title&gt;&lt;/periodical&gt;&lt;pages&gt;29-34.&lt;/pages&gt;&lt;volume&gt;156&lt;/volume&gt;&lt;number&gt;1&lt;/number&gt;&lt;keywords&gt;&lt;keyword&gt;Aequorin&lt;/keyword&gt;&lt;keyword&gt;Biological Transport/drug effects&lt;/keyword&gt;&lt;keyword&gt;Blotting, Western&lt;/keyword&gt;&lt;keyword&gt;Calcium/*metabolism/pharmacology&lt;/keyword&gt;&lt;keyword&gt;Calcium Channels/genetics/*metabolism&lt;/keyword&gt;&lt;keyword&gt;Calcium Chloride/pharmacology&lt;/keyword&gt;&lt;keyword&gt;Calcium-Binding Proteins/genetics/metabolism&lt;/keyword&gt;&lt;keyword&gt;Hypertonic Solutions/*pharmacology&lt;/keyword&gt;&lt;keyword&gt;Microscopy, Fluorescence&lt;/keyword&gt;&lt;keyword&gt;Osmotic Pressure/drug effects&lt;/keyword&gt;&lt;keyword&gt;Phylogeny&lt;/keyword&gt;&lt;keyword&gt;Saccharomyces cerevisiae/cytology/*drug effects/genetics/*metabolism&lt;/keyword&gt;&lt;keyword&gt;Saccharomyces cerevisiae Proteins/genetics/*metabolism&lt;/keyword&gt;&lt;keyword&gt;Support, U.S. Gov&amp;apos;t, P.H.S.&lt;/keyword&gt;&lt;keyword&gt;Vacuoles/metabolism&lt;/keyword&gt;&lt;/keywords&gt;&lt;dates&gt;&lt;year&gt;2002&lt;/year&gt;&lt;/dates&gt;&lt;accession-num&gt;11781332&lt;/accession-num&gt;&lt;urls&gt;&lt;related-urls&gt;&lt;url&gt;http://www.ncbi.nlm.nih.gov/htbin-post/Entrez/query?db=m&amp;amp;form=6&amp;amp;dopt=r&amp;amp;uid=11781332&lt;/url&gt;&lt;url&gt;http://www.jcb.org/cgi/content/full/156/1/29&lt;/url&gt;&lt;url&gt;http://www.jcb.org/cgi/content/abstract/156/1/29&lt;/url&gt;&lt;/related-urls&gt;&lt;/urls&gt;&lt;/record&gt;&lt;/Cite&gt;&lt;/EndNote&gt;</w:instrText>
        </w:r>
        <w:r w:rsidR="005A22B9">
          <w:fldChar w:fldCharType="separate"/>
        </w:r>
        <w:r w:rsidR="005A22B9" w:rsidRPr="00E63E2B">
          <w:rPr>
            <w:noProof/>
            <w:vertAlign w:val="superscript"/>
          </w:rPr>
          <w:t>29</w:t>
        </w:r>
        <w:r w:rsidR="005A22B9">
          <w:fldChar w:fldCharType="end"/>
        </w:r>
      </w:hyperlink>
      <w:r w:rsidR="001A3BB6">
        <w:t>)</w:t>
      </w:r>
      <w:r w:rsidR="005562A8">
        <w:t xml:space="preserve">, supplemented with 1M sorbitol. </w:t>
      </w:r>
      <w:r w:rsidR="00BB0753" w:rsidRPr="00A31928">
        <w:t xml:space="preserve"> </w:t>
      </w:r>
      <w:r w:rsidR="00341CC0" w:rsidRPr="00A31928">
        <w:t>Inoculate</w:t>
      </w:r>
      <w:r w:rsidR="00BB0753">
        <w:t xml:space="preserve"> </w:t>
      </w:r>
      <w:r w:rsidR="00FF0205">
        <w:t xml:space="preserve">200 </w:t>
      </w:r>
      <w:r w:rsidR="00FF0205">
        <w:sym w:font="Symbol" w:char="F06D"/>
      </w:r>
      <w:r w:rsidR="008137F4">
        <w:t>l of these c</w:t>
      </w:r>
      <w:r w:rsidR="00FD455A">
        <w:t>ultures into 1,</w:t>
      </w:r>
      <w:r w:rsidR="00FF0205">
        <w:t xml:space="preserve">800 </w:t>
      </w:r>
      <w:r w:rsidR="00FF0205">
        <w:sym w:font="Symbol" w:char="F06D"/>
      </w:r>
      <w:r w:rsidR="00FD455A">
        <w:t xml:space="preserve">l of fresh medium supplemented with 2 </w:t>
      </w:r>
      <w:r w:rsidR="00FD455A">
        <w:sym w:font="Symbol" w:char="F06D"/>
      </w:r>
      <w:r w:rsidR="00FD455A">
        <w:t xml:space="preserve">M of </w:t>
      </w:r>
      <w:r w:rsidR="00FF0205">
        <w:t xml:space="preserve">the </w:t>
      </w:r>
      <w:proofErr w:type="spellStart"/>
      <w:r w:rsidR="00FC26F8">
        <w:t>luciferin</w:t>
      </w:r>
      <w:proofErr w:type="spellEnd"/>
      <w:r w:rsidR="00FC26F8">
        <w:t xml:space="preserve"> </w:t>
      </w:r>
      <w:proofErr w:type="spellStart"/>
      <w:r w:rsidR="00FC26F8">
        <w:t>coelenterazine</w:t>
      </w:r>
      <w:proofErr w:type="spellEnd"/>
      <w:r w:rsidR="00A31928" w:rsidRPr="00A31928">
        <w:t xml:space="preserve">.  </w:t>
      </w:r>
      <w:r w:rsidR="00341CC0" w:rsidRPr="00A31928">
        <w:t xml:space="preserve">Grow </w:t>
      </w:r>
      <w:r w:rsidR="00FD455A" w:rsidRPr="00A31928">
        <w:t xml:space="preserve">in the dark </w:t>
      </w:r>
      <w:r w:rsidR="00FF0205" w:rsidRPr="00A31928">
        <w:t xml:space="preserve">at </w:t>
      </w:r>
      <w:r w:rsidR="00341CC0" w:rsidRPr="00A31928">
        <w:t>room</w:t>
      </w:r>
      <w:r w:rsidR="00341CC0">
        <w:t xml:space="preserve"> </w:t>
      </w:r>
      <w:r w:rsidR="00FF0205">
        <w:t xml:space="preserve">temperature </w:t>
      </w:r>
      <w:r w:rsidR="00FD455A">
        <w:t xml:space="preserve">for another 24 hours without shaking. </w:t>
      </w:r>
    </w:p>
    <w:p w14:paraId="25856DFD" w14:textId="77777777" w:rsidR="00E63E2B" w:rsidRDefault="00E63E2B" w:rsidP="00E63E2B"/>
    <w:p w14:paraId="41A703F5" w14:textId="3BEEBF20" w:rsidR="00E63E2B" w:rsidRDefault="00155D86" w:rsidP="00E63E2B">
      <w:proofErr w:type="gramStart"/>
      <w:r w:rsidRPr="00A31928">
        <w:t xml:space="preserve">1.2 </w:t>
      </w:r>
      <w:r w:rsidR="00E63E2B" w:rsidRPr="00A31928">
        <w:t xml:space="preserve"> </w:t>
      </w:r>
      <w:r w:rsidR="00341CC0" w:rsidRPr="00A31928">
        <w:t>Measure</w:t>
      </w:r>
      <w:proofErr w:type="gramEnd"/>
      <w:r w:rsidR="00341CC0" w:rsidRPr="00A31928">
        <w:t xml:space="preserve"> the</w:t>
      </w:r>
      <w:r w:rsidR="00341CC0">
        <w:t xml:space="preserve"> </w:t>
      </w:r>
      <w:r w:rsidR="00BB0753">
        <w:t xml:space="preserve"> </w:t>
      </w:r>
      <w:proofErr w:type="spellStart"/>
      <w:r w:rsidR="00BB0753">
        <w:t>osmolarity</w:t>
      </w:r>
      <w:proofErr w:type="spellEnd"/>
      <w:r w:rsidR="00BB0753">
        <w:t xml:space="preserve"> of the culture</w:t>
      </w:r>
      <w:r w:rsidR="00A017B2">
        <w:t xml:space="preserve"> (typically at 1,400 </w:t>
      </w:r>
      <w:proofErr w:type="spellStart"/>
      <w:r w:rsidR="00A017B2">
        <w:t>mOsM</w:t>
      </w:r>
      <w:proofErr w:type="spellEnd"/>
      <w:r w:rsidR="00A017B2">
        <w:t>)</w:t>
      </w:r>
      <w:r w:rsidR="00BB0753">
        <w:t xml:space="preserve"> and other solutions (below) using a </w:t>
      </w:r>
      <w:r w:rsidR="00FC26F8" w:rsidRPr="00A31928">
        <w:t xml:space="preserve">vapor pressure </w:t>
      </w:r>
      <w:proofErr w:type="spellStart"/>
      <w:r w:rsidR="00FC26F8" w:rsidRPr="00A31928">
        <w:t>osmometer</w:t>
      </w:r>
      <w:proofErr w:type="spellEnd"/>
      <w:r w:rsidR="00FC26F8" w:rsidRPr="00A31928">
        <w:t>.</w:t>
      </w:r>
      <w:r w:rsidR="00FC26F8">
        <w:rPr>
          <w:color w:val="FF0000"/>
        </w:rPr>
        <w:t xml:space="preserve"> </w:t>
      </w:r>
    </w:p>
    <w:p w14:paraId="6F092E13" w14:textId="77777777" w:rsidR="00E63E2B" w:rsidRDefault="00E63E2B" w:rsidP="00E63E2B"/>
    <w:p w14:paraId="1559C944" w14:textId="7F8BF3A5" w:rsidR="00950AF2" w:rsidRDefault="00155D86" w:rsidP="00E63E2B">
      <w:proofErr w:type="gramStart"/>
      <w:r w:rsidRPr="00A31928">
        <w:t xml:space="preserve">1.3  </w:t>
      </w:r>
      <w:proofErr w:type="spellStart"/>
      <w:r w:rsidR="0013293F" w:rsidRPr="00A31928">
        <w:t>Aliquote</w:t>
      </w:r>
      <w:proofErr w:type="spellEnd"/>
      <w:proofErr w:type="gramEnd"/>
      <w:r w:rsidR="0013293F">
        <w:t xml:space="preserve"> </w:t>
      </w:r>
      <w:r w:rsidR="00BB0753">
        <w:t>2</w:t>
      </w:r>
      <w:r w:rsidR="00950AF2">
        <w:t xml:space="preserve">0 </w:t>
      </w:r>
      <w:r w:rsidR="00950AF2">
        <w:sym w:font="Symbol" w:char="F06D"/>
      </w:r>
      <w:r w:rsidR="00950AF2">
        <w:t>l of fres</w:t>
      </w:r>
      <w:r w:rsidR="005A22B9">
        <w:t>h culture</w:t>
      </w:r>
      <w:r w:rsidR="00612774">
        <w:t xml:space="preserve"> into a</w:t>
      </w:r>
      <w:r w:rsidR="00950AF2">
        <w:t xml:space="preserve"> </w:t>
      </w:r>
      <w:r w:rsidR="00BF428B">
        <w:t xml:space="preserve">12-mm </w:t>
      </w:r>
      <w:proofErr w:type="spellStart"/>
      <w:r w:rsidR="00950AF2">
        <w:t>lu</w:t>
      </w:r>
      <w:r w:rsidR="00BF428B">
        <w:t>minometer</w:t>
      </w:r>
      <w:proofErr w:type="spellEnd"/>
      <w:r w:rsidR="00BF428B">
        <w:t xml:space="preserve"> </w:t>
      </w:r>
      <w:r w:rsidR="00612774">
        <w:t>tube</w:t>
      </w:r>
      <w:r w:rsidR="00BF428B">
        <w:t xml:space="preserve"> for</w:t>
      </w:r>
      <w:r w:rsidR="00FC26F8">
        <w:t xml:space="preserve"> </w:t>
      </w:r>
      <w:r w:rsidR="00FC26F8" w:rsidRPr="00A31928">
        <w:t xml:space="preserve">a single tube </w:t>
      </w:r>
      <w:proofErr w:type="spellStart"/>
      <w:r w:rsidR="00FC26F8" w:rsidRPr="00A31928">
        <w:t>luminometer</w:t>
      </w:r>
      <w:proofErr w:type="spellEnd"/>
      <w:r w:rsidR="00A31928" w:rsidRPr="00A31928">
        <w:t>.</w:t>
      </w:r>
      <w:r w:rsidR="00950AF2">
        <w:t xml:space="preserve"> </w:t>
      </w:r>
    </w:p>
    <w:p w14:paraId="2C67E351" w14:textId="77777777" w:rsidR="00DE7031" w:rsidRDefault="00DE7031" w:rsidP="00E63E2B"/>
    <w:p w14:paraId="19A90F82" w14:textId="1419C44D" w:rsidR="00BB0753" w:rsidRPr="003C7BEB" w:rsidRDefault="00155D86" w:rsidP="00E63E2B">
      <w:proofErr w:type="gramStart"/>
      <w:r w:rsidRPr="00A31928">
        <w:t xml:space="preserve">1.4  </w:t>
      </w:r>
      <w:r w:rsidR="0013293F" w:rsidRPr="00A31928">
        <w:t>For</w:t>
      </w:r>
      <w:proofErr w:type="gramEnd"/>
      <w:r w:rsidR="0013293F" w:rsidRPr="00A31928">
        <w:t xml:space="preserve"> the hypotonic</w:t>
      </w:r>
      <w:r w:rsidR="00E63E2B">
        <w:t xml:space="preserve"> </w:t>
      </w:r>
      <w:r w:rsidR="00A31928" w:rsidRPr="00A31928">
        <w:t>shock</w:t>
      </w:r>
      <w:r w:rsidR="0013293F" w:rsidRPr="00A31928">
        <w:t>, add</w:t>
      </w:r>
      <w:r w:rsidR="00BB0753">
        <w:t xml:space="preserve"> 200 </w:t>
      </w:r>
      <w:r w:rsidR="00BB0753">
        <w:sym w:font="Symbol" w:char="F06D"/>
      </w:r>
      <w:r w:rsidR="00BB0753">
        <w:t>l of a solution</w:t>
      </w:r>
      <w:r w:rsidR="00437AE7">
        <w:t xml:space="preserve">, containing </w:t>
      </w:r>
      <w:r w:rsidR="00BB0753">
        <w:t xml:space="preserve">25 </w:t>
      </w:r>
      <w:proofErr w:type="spellStart"/>
      <w:r w:rsidR="00BB0753">
        <w:t>mM</w:t>
      </w:r>
      <w:proofErr w:type="spellEnd"/>
      <w:r w:rsidR="00BB0753">
        <w:t xml:space="preserve"> </w:t>
      </w:r>
      <w:proofErr w:type="spellStart"/>
      <w:r w:rsidR="00BB0753">
        <w:t>NaEGTA</w:t>
      </w:r>
      <w:proofErr w:type="spellEnd"/>
      <w:r w:rsidR="00BB0753">
        <w:t xml:space="preserve"> </w:t>
      </w:r>
      <w:r w:rsidR="00A957D5">
        <w:t xml:space="preserve">(pH 7.2) </w:t>
      </w:r>
      <w:r w:rsidR="00BB0753">
        <w:t xml:space="preserve">or </w:t>
      </w:r>
      <w:proofErr w:type="spellStart"/>
      <w:r w:rsidR="00BB0753">
        <w:t>NaMES</w:t>
      </w:r>
      <w:proofErr w:type="spellEnd"/>
      <w:r w:rsidR="00BB0753">
        <w:t xml:space="preserve"> </w:t>
      </w:r>
      <w:r w:rsidR="00335571">
        <w:t xml:space="preserve">(pH 7.2) and 500 to 100 </w:t>
      </w:r>
      <w:proofErr w:type="spellStart"/>
      <w:r w:rsidR="00335571">
        <w:t>mM</w:t>
      </w:r>
      <w:proofErr w:type="spellEnd"/>
      <w:r w:rsidR="00335571">
        <w:t xml:space="preserve"> </w:t>
      </w:r>
      <w:proofErr w:type="spellStart"/>
      <w:r w:rsidR="00335571">
        <w:t>NaCl</w:t>
      </w:r>
      <w:proofErr w:type="spellEnd"/>
      <w:r w:rsidR="00335571">
        <w:t xml:space="preserve">, </w:t>
      </w:r>
      <w:r w:rsidR="00DE7031">
        <w:t xml:space="preserve">(total </w:t>
      </w:r>
      <w:proofErr w:type="spellStart"/>
      <w:r w:rsidR="00DE7031">
        <w:t>osmolarity</w:t>
      </w:r>
      <w:proofErr w:type="spellEnd"/>
      <w:r w:rsidR="00DE7031">
        <w:t xml:space="preserve"> of 1,200 to 400 </w:t>
      </w:r>
      <w:proofErr w:type="spellStart"/>
      <w:r w:rsidR="00DE7031">
        <w:t>mOsM</w:t>
      </w:r>
      <w:proofErr w:type="spellEnd"/>
      <w:r w:rsidR="00DE7031">
        <w:t xml:space="preserve">) </w:t>
      </w:r>
      <w:r w:rsidR="00335571">
        <w:t xml:space="preserve">depending on the degree of </w:t>
      </w:r>
      <w:r w:rsidR="00437AE7">
        <w:t>shock</w:t>
      </w:r>
      <w:r w:rsidR="000D0ADD">
        <w:t xml:space="preserve"> desired</w:t>
      </w:r>
      <w:r w:rsidR="00437AE7">
        <w:t>.</w:t>
      </w:r>
      <w:r w:rsidR="00DE7031">
        <w:t xml:space="preserve"> </w:t>
      </w:r>
      <w:r w:rsidR="00A31928">
        <w:t xml:space="preserve"> </w:t>
      </w:r>
      <w:r w:rsidR="0013293F" w:rsidRPr="00A31928">
        <w:t>Continuously monitor the luminescence</w:t>
      </w:r>
      <w:r w:rsidR="0013293F">
        <w:rPr>
          <w:color w:val="FF0000"/>
        </w:rPr>
        <w:t xml:space="preserve"> </w:t>
      </w:r>
      <w:r w:rsidR="00244070">
        <w:t xml:space="preserve">before </w:t>
      </w:r>
      <w:r w:rsidR="00C853B5">
        <w:t xml:space="preserve">and </w:t>
      </w:r>
      <w:r w:rsidR="0000374C">
        <w:t>at lea</w:t>
      </w:r>
      <w:r w:rsidR="00C853B5">
        <w:t>s</w:t>
      </w:r>
      <w:r w:rsidR="0000374C">
        <w:t xml:space="preserve">t 120 sec </w:t>
      </w:r>
      <w:r w:rsidR="00C853B5">
        <w:t xml:space="preserve">after the osmotic </w:t>
      </w:r>
      <w:proofErr w:type="spellStart"/>
      <w:r w:rsidR="00C853B5">
        <w:t>downshock</w:t>
      </w:r>
      <w:proofErr w:type="spellEnd"/>
      <w:r w:rsidR="00244070">
        <w:t>, interrupted only by the brief dilution operation</w:t>
      </w:r>
      <w:r w:rsidR="0092380A">
        <w:t xml:space="preserve">. </w:t>
      </w:r>
      <w:r w:rsidR="0013293F">
        <w:t xml:space="preserve"> </w:t>
      </w:r>
      <w:r w:rsidR="0013293F" w:rsidRPr="00A31928">
        <w:t>Register</w:t>
      </w:r>
      <w:r w:rsidR="00A31928" w:rsidRPr="00A31928">
        <w:t xml:space="preserve"> </w:t>
      </w:r>
      <w:proofErr w:type="spellStart"/>
      <w:r w:rsidR="0092380A">
        <w:t>luminometer</w:t>
      </w:r>
      <w:proofErr w:type="spellEnd"/>
      <w:r w:rsidR="0092380A">
        <w:t xml:space="preserve"> o</w:t>
      </w:r>
      <w:r w:rsidR="00A31928">
        <w:t>utput</w:t>
      </w:r>
      <w:r w:rsidR="0092380A">
        <w:t xml:space="preserve"> on a desktop computer as relative luminescence units (RUL).</w:t>
      </w:r>
    </w:p>
    <w:p w14:paraId="538DC81A" w14:textId="77777777" w:rsidR="008958BF" w:rsidRDefault="008958BF" w:rsidP="00E63E2B">
      <w:pPr>
        <w:rPr>
          <w:b/>
        </w:rPr>
      </w:pPr>
    </w:p>
    <w:p w14:paraId="423C07EB" w14:textId="75AA962F" w:rsidR="00A11C46" w:rsidRPr="00A11C46" w:rsidRDefault="00A11C46" w:rsidP="00E63E2B">
      <w:r>
        <w:rPr>
          <w:b/>
        </w:rPr>
        <w:tab/>
      </w:r>
      <w:r w:rsidR="00CB46AC">
        <w:t xml:space="preserve">Though not for the study of transgenic TRPV4, </w:t>
      </w:r>
      <w:r w:rsidR="0013293F" w:rsidRPr="00A31928">
        <w:t>we have used</w:t>
      </w:r>
      <w:r w:rsidR="0013293F">
        <w:t xml:space="preserve"> </w:t>
      </w:r>
      <w:r w:rsidR="00CB46AC">
        <w:t>a</w:t>
      </w:r>
      <w:r w:rsidRPr="00A11C46">
        <w:t xml:space="preserve"> variant </w:t>
      </w:r>
      <w:r>
        <w:t>of the above protocol</w:t>
      </w:r>
      <w:r w:rsidR="00293009">
        <w:t xml:space="preserve"> </w:t>
      </w:r>
      <w:r>
        <w:t>in an automated system to examine the responses of a</w:t>
      </w:r>
      <w:r w:rsidR="00CB46AC">
        <w:t xml:space="preserve"> large number of yeast strains.  </w:t>
      </w:r>
      <w:r w:rsidR="0013293F" w:rsidRPr="00A31928">
        <w:t xml:space="preserve">Using this method, </w:t>
      </w:r>
      <w:r w:rsidR="00CB46AC" w:rsidRPr="00A31928">
        <w:t>study of</w:t>
      </w:r>
      <w:r w:rsidRPr="00A31928">
        <w:t xml:space="preserve"> the response</w:t>
      </w:r>
      <w:r w:rsidR="00CB46AC" w:rsidRPr="00A31928">
        <w:t>s</w:t>
      </w:r>
      <w:r w:rsidRPr="00A31928">
        <w:t xml:space="preserve"> to hyp</w:t>
      </w:r>
      <w:r w:rsidR="008E3E44" w:rsidRPr="00A31928">
        <w:t>o-</w:t>
      </w:r>
      <w:r w:rsidR="00CB46AC" w:rsidRPr="00A31928">
        <w:t xml:space="preserve"> </w:t>
      </w:r>
      <w:hyperlink w:anchor="_ENREF_30" w:tooltip="Loukin, 2007 #1412" w:history="1">
        <w:r w:rsidR="005A22B9" w:rsidRPr="00A31928">
          <w:fldChar w:fldCharType="begin"/>
        </w:r>
        <w:r w:rsidR="005A22B9" w:rsidRPr="00A31928">
          <w:instrText xml:space="preserve"> ADDIN EN.CITE &lt;EndNote&gt;&lt;Cite&gt;&lt;Author&gt;Loukin&lt;/Author&gt;&lt;Year&gt;2007&lt;/Year&gt;&lt;RecNum&gt;1412&lt;/RecNum&gt;&lt;DisplayText&gt;&lt;style face="superscript"&gt;30&lt;/style&gt;&lt;/DisplayText&gt;&lt;record&gt;&lt;rec-number&gt;1412&lt;/rec-number&gt;&lt;foreign-keys&gt;&lt;key app="EN" db-id="azz5fw5ew2dv5pevww9ptxe60rxxtt2ftdwe"&gt;1412&lt;/key&gt;&lt;/foreign-keys&gt;&lt;ref-type name="Journal Article"&gt;17&lt;/ref-type&gt;&lt;contributors&gt;&lt;authors&gt;&lt;author&gt;Loukin, S. H.&lt;/author&gt;&lt;author&gt;Kung, C.&lt;/author&gt;&lt;author&gt;Saimi, Y.&lt;/author&gt;&lt;/authors&gt;&lt;/contributors&gt;&lt;auth-address&gt;Laboratory of Molecular Biology, University of Wisconsin, Madison, WI 53706, USA. shloukin@wisc.edu&lt;/auth-address&gt;&lt;titles&gt;&lt;title&gt;Lipid perturbations sensitize osmotic down-shock activated Ca2+ influx, a yeast &amp;quot;deletome&amp;quot; analysis&lt;/title&gt;&lt;secondary-title&gt;FASEB J&lt;/secondary-title&gt;&lt;/titles&gt;&lt;periodical&gt;&lt;full-title&gt;FASEB J&lt;/full-title&gt;&lt;/periodical&gt;&lt;pages&gt;1813-20&lt;/pages&gt;&lt;volume&gt;21&lt;/volume&gt;&lt;number&gt;8&lt;/number&gt;&lt;edition&gt;2007/02/23&lt;/edition&gt;&lt;keywords&gt;&lt;keyword&gt;Calcium/*metabolism&lt;/keyword&gt;&lt;keyword&gt;Calcium Channels/*genetics&lt;/keyword&gt;&lt;keyword&gt;Lipids/biosynthesis/*physiology&lt;/keyword&gt;&lt;keyword&gt;*Osmotic Pressure&lt;/keyword&gt;&lt;keyword&gt;Phosphatidylcholines/biosynthesis&lt;/keyword&gt;&lt;keyword&gt;Sequence Deletion&lt;/keyword&gt;&lt;keyword&gt;Yeasts&lt;/keyword&gt;&lt;/keywords&gt;&lt;dates&gt;&lt;year&gt;2007&lt;/year&gt;&lt;pub-dates&gt;&lt;date&gt;Jun&lt;/date&gt;&lt;/pub-dates&gt;&lt;/dates&gt;&lt;isbn&gt;1530-6860 (Electronic)&lt;/isbn&gt;&lt;accession-num&gt;17314135&lt;/accession-num&gt;&lt;urls&gt;&lt;related-urls&gt;&lt;url&gt;http://www.ncbi.nlm.nih.gov/entrez/query.fcgi?cmd=Retrieve&amp;amp;db=PubMed&amp;amp;dopt=Citation&amp;amp;list_uids=17314135&lt;/url&gt;&lt;/related-urls&gt;&lt;/urls&gt;&lt;electronic-resource-num&gt;fj.06-7898com [pii]&amp;#xD;10.1096/fj.06-7898com&lt;/electronic-resource-num&gt;&lt;language&gt;eng&lt;/language&gt;&lt;/record&gt;&lt;/Cite&gt;&lt;/EndNote&gt;</w:instrText>
        </w:r>
        <w:r w:rsidR="005A22B9" w:rsidRPr="00A31928">
          <w:fldChar w:fldCharType="separate"/>
        </w:r>
        <w:r w:rsidR="005A22B9" w:rsidRPr="00A31928">
          <w:rPr>
            <w:noProof/>
            <w:vertAlign w:val="superscript"/>
          </w:rPr>
          <w:t>30</w:t>
        </w:r>
        <w:r w:rsidR="005A22B9" w:rsidRPr="00A31928">
          <w:fldChar w:fldCharType="end"/>
        </w:r>
      </w:hyperlink>
      <w:r w:rsidR="008E3E44" w:rsidRPr="00A31928">
        <w:t xml:space="preserve">  or hyperosmotic</w:t>
      </w:r>
      <w:r w:rsidR="00CB46AC" w:rsidRPr="00A31928">
        <w:t xml:space="preserve"> </w:t>
      </w:r>
      <w:hyperlink w:anchor="_ENREF_31" w:tooltip="Loukin, 2008 #1411" w:history="1">
        <w:r w:rsidR="005A22B9" w:rsidRPr="00A31928">
          <w:fldChar w:fldCharType="begin"/>
        </w:r>
        <w:r w:rsidR="005A22B9" w:rsidRPr="00A31928">
          <w:instrText xml:space="preserve"> ADDIN EN.CITE &lt;EndNote&gt;&lt;Cite&gt;&lt;Author&gt;Loukin&lt;/Author&gt;&lt;Year&gt;2008&lt;/Year&gt;&lt;RecNum&gt;1411&lt;/RecNum&gt;&lt;DisplayText&gt;&lt;style face="superscript"&gt;31&lt;/style&gt;&lt;/DisplayText&gt;&lt;record&gt;&lt;rec-number&gt;1411&lt;/rec-number&gt;&lt;foreign-keys&gt;&lt;key app="EN" db-id="azz5fw5ew2dv5pevww9ptxe60rxxtt2ftdwe"&gt;1411&lt;/key&gt;&lt;/foreign-keys&gt;&lt;ref-type name="Journal Article"&gt;17&lt;/ref-type&gt;&lt;contributors&gt;&lt;authors&gt;&lt;author&gt;Loukin, S. H.&lt;/author&gt;&lt;author&gt;Zhou, X.-L.&lt;/author&gt;&lt;author&gt;Kung, C.&lt;/author&gt;&lt;author&gt;Saimi, Y.&lt;/author&gt;&lt;/authors&gt;&lt;/contributors&gt;&lt;titles&gt;&lt;title&gt;A genome-wide survey suggests an osmo-protective role for vacuolar Ca2+ release in cell-wall-compromized yeast.&lt;/title&gt;&lt;secondary-title&gt;The FASEB Journal&lt;/secondary-title&gt;&lt;/titles&gt;&lt;periodical&gt;&lt;full-title&gt;The FASEB Journal&lt;/full-title&gt;&lt;/periodical&gt;&lt;pages&gt;2405-2415&lt;/pages&gt;&lt;volume&gt;22&lt;/volume&gt;&lt;dates&gt;&lt;year&gt;2008&lt;/year&gt;&lt;/dates&gt;&lt;urls&gt;&lt;/urls&gt;&lt;/record&gt;&lt;/Cite&gt;&lt;/EndNote&gt;</w:instrText>
        </w:r>
        <w:r w:rsidR="005A22B9" w:rsidRPr="00A31928">
          <w:fldChar w:fldCharType="separate"/>
        </w:r>
        <w:r w:rsidR="005A22B9" w:rsidRPr="00A31928">
          <w:rPr>
            <w:noProof/>
            <w:vertAlign w:val="superscript"/>
          </w:rPr>
          <w:t>31</w:t>
        </w:r>
        <w:r w:rsidR="005A22B9" w:rsidRPr="00A31928">
          <w:fldChar w:fldCharType="end"/>
        </w:r>
      </w:hyperlink>
      <w:r w:rsidR="008E3E44" w:rsidRPr="00A31928">
        <w:t xml:space="preserve"> stimuli of the </w:t>
      </w:r>
      <w:r w:rsidR="00CB46AC" w:rsidRPr="00A31928">
        <w:t xml:space="preserve">yeast </w:t>
      </w:r>
      <w:proofErr w:type="spellStart"/>
      <w:r w:rsidR="008E3E44" w:rsidRPr="00A31928">
        <w:lastRenderedPageBreak/>
        <w:t>deletome</w:t>
      </w:r>
      <w:proofErr w:type="spellEnd"/>
      <w:r w:rsidR="008E3E44" w:rsidRPr="00A31928">
        <w:t xml:space="preserve"> (the collection of 4,906 yeast single-gene </w:t>
      </w:r>
      <w:proofErr w:type="spellStart"/>
      <w:r w:rsidR="008E3E44" w:rsidRPr="00A31928">
        <w:t>deletants</w:t>
      </w:r>
      <w:proofErr w:type="spellEnd"/>
      <w:r w:rsidR="008E3E44" w:rsidRPr="00A31928">
        <w:t>)</w:t>
      </w:r>
      <w:r w:rsidR="003A274E" w:rsidRPr="00A31928">
        <w:t xml:space="preserve"> using a</w:t>
      </w:r>
      <w:r w:rsidR="00FC26F8" w:rsidRPr="00A31928">
        <w:t xml:space="preserve"> </w:t>
      </w:r>
      <w:proofErr w:type="spellStart"/>
      <w:r w:rsidR="00FC26F8" w:rsidRPr="00A31928">
        <w:t>microplate</w:t>
      </w:r>
      <w:proofErr w:type="spellEnd"/>
      <w:r w:rsidR="00FC26F8" w:rsidRPr="00A31928">
        <w:t xml:space="preserve"> </w:t>
      </w:r>
      <w:proofErr w:type="spellStart"/>
      <w:r w:rsidR="00FC26F8" w:rsidRPr="00A31928">
        <w:t>luminometer</w:t>
      </w:r>
      <w:proofErr w:type="spellEnd"/>
      <w:r w:rsidR="00A31928" w:rsidRPr="00A31928">
        <w:t xml:space="preserve"> </w:t>
      </w:r>
      <w:r w:rsidR="003A274E" w:rsidRPr="00A31928">
        <w:t>and analyzed with</w:t>
      </w:r>
      <w:r w:rsidR="00FC26F8" w:rsidRPr="00A31928">
        <w:t xml:space="preserve"> corresponding software</w:t>
      </w:r>
      <w:r w:rsidR="003A274E" w:rsidRPr="00A31928">
        <w:t xml:space="preserve"> </w:t>
      </w:r>
      <w:r w:rsidR="0013293F" w:rsidRPr="00A31928">
        <w:t>has been successful</w:t>
      </w:r>
      <w:r w:rsidR="00CB46AC" w:rsidRPr="00A31928">
        <w:t>.</w:t>
      </w:r>
      <w:r w:rsidR="00CB46AC">
        <w:t xml:space="preserve">  </w:t>
      </w:r>
    </w:p>
    <w:p w14:paraId="2B9BD3AD" w14:textId="77777777" w:rsidR="00A31928" w:rsidRDefault="00A31928" w:rsidP="00E63E2B">
      <w:pPr>
        <w:rPr>
          <w:b/>
        </w:rPr>
      </w:pPr>
    </w:p>
    <w:p w14:paraId="22FB3C22" w14:textId="536C15A4" w:rsidR="007D1DC0" w:rsidRPr="00513CCE" w:rsidRDefault="00155D86" w:rsidP="00E63E2B">
      <w:pPr>
        <w:rPr>
          <w:b/>
        </w:rPr>
      </w:pPr>
      <w:r w:rsidRPr="00A31928">
        <w:rPr>
          <w:b/>
        </w:rPr>
        <w:t>2. and 3.</w:t>
      </w:r>
      <w:r>
        <w:rPr>
          <w:b/>
        </w:rPr>
        <w:t xml:space="preserve"> </w:t>
      </w:r>
      <w:r w:rsidR="00A31928">
        <w:rPr>
          <w:b/>
        </w:rPr>
        <w:t xml:space="preserve"> </w:t>
      </w:r>
      <w:r w:rsidR="00421B57">
        <w:rPr>
          <w:b/>
        </w:rPr>
        <w:t>Oocyte el</w:t>
      </w:r>
      <w:r w:rsidR="00211662">
        <w:rPr>
          <w:b/>
        </w:rPr>
        <w:t xml:space="preserve">ectrophysiology methods </w:t>
      </w:r>
      <w:r w:rsidR="00A31928">
        <w:rPr>
          <w:b/>
        </w:rPr>
        <w:t xml:space="preserve">  </w:t>
      </w:r>
      <w:r w:rsidR="0013293F" w:rsidRPr="00A31928">
        <w:t>Electrophysiology uses basic methods</w:t>
      </w:r>
      <w:r w:rsidR="00FF1175" w:rsidRPr="00A31928">
        <w:t xml:space="preserve"> </w:t>
      </w:r>
      <w:hyperlink w:anchor="_ENREF_32" w:tooltip="Conn, 1999 #2170" w:history="1">
        <w:r w:rsidR="005A22B9" w:rsidRPr="00A31928">
          <w:fldChar w:fldCharType="begin"/>
        </w:r>
        <w:r w:rsidR="005A22B9" w:rsidRPr="00A31928">
          <w:instrText xml:space="preserve"> ADDIN EN.CITE &lt;EndNote&gt;&lt;Cite&gt;&lt;Author&gt;Conn&lt;/Author&gt;&lt;Year&gt;1999&lt;/Year&gt;&lt;RecNum&gt;2170&lt;/RecNum&gt;&lt;DisplayText&gt;&lt;style face="superscript"&gt;32&lt;/style&gt;&lt;/DisplayText&gt;&lt;record&gt;&lt;rec-number&gt;2170&lt;/rec-number&gt;&lt;foreign-keys&gt;&lt;key app="EN" db-id="azz5fw5ew2dv5pevww9ptxe60rxxtt2ftdwe"&gt;2170&lt;/key&gt;&lt;/foreign-keys&gt;&lt;ref-type name="Book"&gt;6&lt;/ref-type&gt;&lt;contributors&gt;&lt;authors&gt;&lt;author&gt;Conn, P.M.&lt;/author&gt;&lt;/authors&gt;&lt;secondary-authors&gt;&lt;author&gt;Conn, P.M.&lt;/author&gt;&lt;/secondary-authors&gt;&lt;/contributors&gt;&lt;titles&gt;&lt;title&gt;Methods in Enzymology&lt;/title&gt;&lt;secondary-title&gt;Ion Chnnels&lt;/secondary-title&gt;&lt;/titles&gt;&lt;volume&gt;294&lt;/volume&gt;&lt;dates&gt;&lt;year&gt;1999&lt;/year&gt;&lt;/dates&gt;&lt;pub-location&gt;San Diego&lt;/pub-location&gt;&lt;publisher&gt;Academic Press, &lt;/publisher&gt;&lt;urls&gt;&lt;/urls&gt;&lt;/record&gt;&lt;/Cite&gt;&lt;/EndNote&gt;</w:instrText>
        </w:r>
        <w:r w:rsidR="005A22B9" w:rsidRPr="00A31928">
          <w:fldChar w:fldCharType="separate"/>
        </w:r>
        <w:r w:rsidR="005A22B9" w:rsidRPr="00A31928">
          <w:rPr>
            <w:noProof/>
            <w:vertAlign w:val="superscript"/>
          </w:rPr>
          <w:t>32</w:t>
        </w:r>
        <w:r w:rsidR="005A22B9" w:rsidRPr="00A31928">
          <w:fldChar w:fldCharType="end"/>
        </w:r>
      </w:hyperlink>
      <w:r w:rsidR="00FF1175" w:rsidRPr="00A31928">
        <w:t>.</w:t>
      </w:r>
      <w:r w:rsidR="00DE7031" w:rsidRPr="00A31928">
        <w:rPr>
          <w:b/>
        </w:rPr>
        <w:t xml:space="preserve"> </w:t>
      </w:r>
      <w:r w:rsidR="0013293F" w:rsidRPr="00A31928">
        <w:rPr>
          <w:b/>
        </w:rPr>
        <w:t xml:space="preserve">  </w:t>
      </w:r>
      <w:r w:rsidR="0013293F" w:rsidRPr="00A31928">
        <w:t>PCR amplify the</w:t>
      </w:r>
      <w:r w:rsidR="00DE7031">
        <w:rPr>
          <w:b/>
        </w:rPr>
        <w:t xml:space="preserve"> </w:t>
      </w:r>
      <w:r w:rsidR="00B60E23" w:rsidRPr="00B60E23">
        <w:t>open-reading frame of w</w:t>
      </w:r>
      <w:r w:rsidR="00B60E23">
        <w:t xml:space="preserve">ild-type or mutant </w:t>
      </w:r>
      <w:r w:rsidR="00B60E23" w:rsidRPr="00882669">
        <w:rPr>
          <w:i/>
        </w:rPr>
        <w:t>TRPV4</w:t>
      </w:r>
      <w:r w:rsidR="00C3564B">
        <w:t xml:space="preserve"> </w:t>
      </w:r>
      <w:r w:rsidR="00704C97">
        <w:t>usi</w:t>
      </w:r>
      <w:r w:rsidR="00D43F8B">
        <w:t xml:space="preserve">ng high-fidelity </w:t>
      </w:r>
      <w:proofErr w:type="spellStart"/>
      <w:r w:rsidR="00D43F8B">
        <w:t>PfuUtra</w:t>
      </w:r>
      <w:proofErr w:type="spellEnd"/>
      <w:r w:rsidR="00D43F8B">
        <w:t xml:space="preserve"> polymerase </w:t>
      </w:r>
      <w:r w:rsidR="00B60E23" w:rsidRPr="00513CCE">
        <w:t xml:space="preserve">and </w:t>
      </w:r>
      <w:r w:rsidR="00F361A5" w:rsidRPr="00513CCE">
        <w:t>integrated into pGH19</w:t>
      </w:r>
      <w:hyperlink w:anchor="_ENREF_33" w:tooltip="Goldin, 1992 #419" w:history="1">
        <w:r w:rsidR="005A22B9" w:rsidRPr="00513CCE">
          <w:fldChar w:fldCharType="begin"/>
        </w:r>
        <w:r w:rsidR="005A22B9" w:rsidRPr="00513CCE">
          <w:instrText xml:space="preserve"> ADDIN EN.CITE &lt;EndNote&gt;&lt;Cite&gt;&lt;Author&gt;Goldin&lt;/Author&gt;&lt;Year&gt;1992&lt;/Year&gt;&lt;RecNum&gt;419&lt;/RecNum&gt;&lt;DisplayText&gt;&lt;style face="superscript"&gt;33&lt;/style&gt;&lt;/DisplayText&gt;&lt;record&gt;&lt;rec-number&gt;419&lt;/rec-number&gt;&lt;foreign-keys&gt;&lt;key app="EN" db-id="azz5fw5ew2dv5pevww9ptxe60rxxtt2ftdwe"&gt;419&lt;/key&gt;&lt;/foreign-keys&gt;&lt;ref-type name="Book Section"&gt;5&lt;/ref-type&gt;&lt;contributors&gt;&lt;authors&gt;&lt;author&gt;Goldin, A. L&lt;/author&gt;&lt;author&gt;Sumikawa, K..&lt;/author&gt;&lt;/authors&gt;&lt;secondary-authors&gt;&lt;author&gt;Rudy, B; Iverson, L. E.&lt;/author&gt;&lt;/secondary-authors&gt;&lt;/contributors&gt;&lt;titles&gt;&lt;title&gt;&lt;style face="normal" font="default" size="100%"&gt;Preparation of RNA for Injection into &lt;/style&gt;&lt;style face="italic" font="default" size="100%"&gt;Xenopus&lt;/style&gt;&lt;style face="normal" font="default" size="100%"&gt; Oocytes&lt;/style&gt;&lt;/title&gt;&lt;secondary-title&gt;Methods in Enzymology&lt;/secondary-title&gt;&lt;/titles&gt;&lt;pages&gt;279-298&lt;/pages&gt;&lt;volume&gt;207&lt;/volume&gt;&lt;keywords&gt;&lt;keyword&gt;oocyte&lt;/keyword&gt;&lt;/keywords&gt;&lt;dates&gt;&lt;year&gt;1992&lt;/year&gt;&lt;/dates&gt;&lt;pub-location&gt;San Diego&lt;/pub-location&gt;&lt;publisher&gt;Harcourt Brace Jovanovich&lt;/publisher&gt;&lt;urls&gt;&lt;/urls&gt;&lt;/record&gt;&lt;/Cite&gt;&lt;/EndNote&gt;</w:instrText>
        </w:r>
        <w:r w:rsidR="005A22B9" w:rsidRPr="00513CCE">
          <w:fldChar w:fldCharType="separate"/>
        </w:r>
        <w:r w:rsidR="005A22B9" w:rsidRPr="00513CCE">
          <w:rPr>
            <w:noProof/>
            <w:vertAlign w:val="superscript"/>
          </w:rPr>
          <w:t>33</w:t>
        </w:r>
        <w:r w:rsidR="005A22B9" w:rsidRPr="00513CCE">
          <w:fldChar w:fldCharType="end"/>
        </w:r>
      </w:hyperlink>
      <w:r w:rsidR="00F361A5" w:rsidRPr="00513CCE">
        <w:t xml:space="preserve">.  This entails a precise insertion of the ORF between the 5’ and 3’ UTRs of the </w:t>
      </w:r>
      <w:proofErr w:type="spellStart"/>
      <w:r w:rsidR="00F361A5" w:rsidRPr="00513CCE">
        <w:rPr>
          <w:i/>
        </w:rPr>
        <w:t>Xenopus</w:t>
      </w:r>
      <w:proofErr w:type="spellEnd"/>
      <w:r w:rsidR="00F361A5" w:rsidRPr="00513CCE">
        <w:t xml:space="preserve"> </w:t>
      </w:r>
      <w:r w:rsidR="00F361A5" w:rsidRPr="00513CCE">
        <w:sym w:font="Symbol" w:char="F062"/>
      </w:r>
      <w:r w:rsidR="00D21BFC" w:rsidRPr="00513CCE">
        <w:t>-</w:t>
      </w:r>
      <w:r w:rsidR="00F361A5" w:rsidRPr="00513CCE">
        <w:t xml:space="preserve">globin gene and downstream of a T7 RNA-polymerase promoter.   </w:t>
      </w:r>
      <w:r w:rsidR="0013293F" w:rsidRPr="00513CCE">
        <w:t xml:space="preserve">Linearize the </w:t>
      </w:r>
      <w:r w:rsidR="00F361A5" w:rsidRPr="00513CCE">
        <w:t xml:space="preserve">construct </w:t>
      </w:r>
      <w:r w:rsidR="004966C7" w:rsidRPr="00513CCE">
        <w:t xml:space="preserve">downstream of the 3’ UTR and used as templates in an </w:t>
      </w:r>
      <w:r w:rsidR="004966C7" w:rsidRPr="00513CCE">
        <w:rPr>
          <w:i/>
        </w:rPr>
        <w:t>in vitro</w:t>
      </w:r>
      <w:r w:rsidR="004966C7" w:rsidRPr="00513CCE">
        <w:t xml:space="preserve"> T7 RNA polymerase reaction</w:t>
      </w:r>
      <w:r w:rsidR="00A31928" w:rsidRPr="00513CCE">
        <w:t xml:space="preserve">. </w:t>
      </w:r>
      <w:r w:rsidR="004966C7" w:rsidRPr="00513CCE">
        <w:t xml:space="preserve"> </w:t>
      </w:r>
      <w:r w:rsidR="0013293F" w:rsidRPr="00513CCE">
        <w:t>Use standard</w:t>
      </w:r>
      <w:r w:rsidR="00D21BFC" w:rsidRPr="00513CCE">
        <w:t xml:space="preserve"> </w:t>
      </w:r>
      <w:r w:rsidR="00A31928" w:rsidRPr="00513CCE">
        <w:t>molecular-biological techniques</w:t>
      </w:r>
      <w:r w:rsidR="00EE16AF" w:rsidRPr="00513CCE">
        <w:t xml:space="preserve"> </w:t>
      </w:r>
      <w:hyperlink w:anchor="_ENREF_34" w:tooltip="Loukin, 1997 #2160" w:history="1">
        <w:r w:rsidR="005A22B9" w:rsidRPr="00513CCE">
          <w:fldChar w:fldCharType="begin">
            <w:fldData xml:space="preserve">PEVuZE5vdGU+PENpdGU+PEF1dGhvcj5Mb3VraW48L0F1dGhvcj48WWVhcj4xOTk3PC9ZZWFyPjxS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</w:fldData>
          </w:fldChar>
        </w:r>
        <w:r w:rsidR="005A22B9" w:rsidRPr="00513CCE">
          <w:instrText xml:space="preserve"> ADDIN EN.CITE </w:instrText>
        </w:r>
        <w:r w:rsidR="005A22B9" w:rsidRPr="00513CCE">
          <w:fldChar w:fldCharType="begin">
            <w:fldData xml:space="preserve">PEVuZE5vdGU+PENpdGU+PEF1dGhvcj5Mb3VraW48L0F1dGhvcj48WWVhcj4xOTk3PC9ZZWFyPjxS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</w:fldData>
          </w:fldChar>
        </w:r>
        <w:r w:rsidR="005A22B9" w:rsidRPr="00513CCE">
          <w:instrText xml:space="preserve"> ADDIN EN.CITE.DATA </w:instrText>
        </w:r>
        <w:r w:rsidR="005A22B9" w:rsidRPr="00513CCE">
          <w:fldChar w:fldCharType="end"/>
        </w:r>
        <w:r w:rsidR="005A22B9" w:rsidRPr="00513CCE">
          <w:fldChar w:fldCharType="separate"/>
        </w:r>
        <w:r w:rsidR="005A22B9" w:rsidRPr="00513CCE">
          <w:rPr>
            <w:noProof/>
            <w:vertAlign w:val="superscript"/>
          </w:rPr>
          <w:t>34</w:t>
        </w:r>
        <w:r w:rsidR="005A22B9" w:rsidRPr="00513CCE">
          <w:fldChar w:fldCharType="end"/>
        </w:r>
      </w:hyperlink>
      <w:r w:rsidR="00D21BFC" w:rsidRPr="00513CCE">
        <w:t>.</w:t>
      </w:r>
    </w:p>
    <w:p w14:paraId="1A111A0F" w14:textId="77777777" w:rsidR="008A6EA4" w:rsidRPr="00513CCE" w:rsidRDefault="008A6EA4" w:rsidP="00E63E2B">
      <w:pPr>
        <w:rPr>
          <w:b/>
        </w:rPr>
      </w:pPr>
    </w:p>
    <w:p w14:paraId="1D21612E" w14:textId="5126F488" w:rsidR="008A6EA4" w:rsidRPr="00513CCE" w:rsidRDefault="008A6EA4" w:rsidP="00E63E2B">
      <w:pPr>
        <w:rPr>
          <w:sz w:val="20"/>
          <w:szCs w:val="20"/>
        </w:rPr>
      </w:pPr>
      <w:r w:rsidRPr="00513CCE">
        <w:rPr>
          <w:b/>
        </w:rPr>
        <w:tab/>
      </w:r>
      <w:r w:rsidR="0013293F" w:rsidRPr="00513CCE">
        <w:t xml:space="preserve">Use stage </w:t>
      </w:r>
      <w:r w:rsidRPr="00513CCE">
        <w:t xml:space="preserve">V-VI oocytes from </w:t>
      </w:r>
      <w:r w:rsidRPr="00513CCE">
        <w:rPr>
          <w:i/>
        </w:rPr>
        <w:t xml:space="preserve">X. </w:t>
      </w:r>
      <w:proofErr w:type="spellStart"/>
      <w:r w:rsidRPr="00513CCE">
        <w:rPr>
          <w:i/>
        </w:rPr>
        <w:t>laevis</w:t>
      </w:r>
      <w:proofErr w:type="spellEnd"/>
      <w:r w:rsidRPr="00513CCE">
        <w:t xml:space="preserve">.  Animal husbandry, partial </w:t>
      </w:r>
      <w:proofErr w:type="spellStart"/>
      <w:r w:rsidRPr="00513CCE">
        <w:t>ovariectomy</w:t>
      </w:r>
      <w:proofErr w:type="spellEnd"/>
      <w:r w:rsidRPr="00513CCE">
        <w:t xml:space="preserve">, </w:t>
      </w:r>
      <w:proofErr w:type="spellStart"/>
      <w:r w:rsidRPr="00513CCE">
        <w:t>defolliculation</w:t>
      </w:r>
      <w:proofErr w:type="spellEnd"/>
      <w:r w:rsidRPr="00513CCE">
        <w:t>,</w:t>
      </w:r>
      <w:r w:rsidR="00BA1F23" w:rsidRPr="00513CCE">
        <w:t xml:space="preserve"> </w:t>
      </w:r>
      <w:r w:rsidR="00461AE5" w:rsidRPr="00513CCE">
        <w:t xml:space="preserve">and </w:t>
      </w:r>
      <w:proofErr w:type="spellStart"/>
      <w:r w:rsidR="00C3564B" w:rsidRPr="00513CCE">
        <w:t>vitelline</w:t>
      </w:r>
      <w:proofErr w:type="spellEnd"/>
      <w:r w:rsidR="00C3564B" w:rsidRPr="00513CCE">
        <w:t xml:space="preserve"> envelope removal</w:t>
      </w:r>
      <w:r w:rsidR="00B80DB1" w:rsidRPr="00513CCE">
        <w:t xml:space="preserve"> </w:t>
      </w:r>
      <w:r w:rsidR="00DE7031" w:rsidRPr="00513CCE">
        <w:t>follow standard procedures</w:t>
      </w:r>
      <w:r w:rsidR="00071FD9" w:rsidRPr="00513CCE">
        <w:t xml:space="preserve"> </w:t>
      </w:r>
      <w:r w:rsidR="00A957D5" w:rsidRPr="00513CCE">
        <w:fldChar w:fldCharType="begin"/>
      </w:r>
      <w:r w:rsidR="00A957D5" w:rsidRPr="00513CCE">
        <w:instrText xml:space="preserve"> ADDIN EN.CITE &lt;EndNote&gt;&lt;Cite&gt;&lt;Author&gt;Goldin&lt;/Author&gt;&lt;Year&gt;1992&lt;/Year&gt;&lt;RecNum&gt;419&lt;/RecNum&gt;&lt;DisplayText&gt;&lt;style face="superscript"&gt;32,33&lt;/style&gt;&lt;/DisplayText&gt;&lt;record&gt;&lt;rec-number&gt;419&lt;/rec-number&gt;&lt;foreign-keys&gt;&lt;key app="EN" db-id="azz5fw5ew2dv5pevww9ptxe60rxxtt2ftdwe"&gt;419&lt;/key&gt;&lt;/foreign-keys&gt;&lt;ref-type name="Book Section"&gt;5&lt;/ref-type&gt;&lt;contributors&gt;&lt;authors&gt;&lt;author&gt;Goldin, A. L&lt;/author&gt;&lt;author&gt;Sumikawa, K..&lt;/author&gt;&lt;/authors&gt;&lt;secondary-authors&gt;&lt;author&gt;Rudy, B; Iverson, L. E.&lt;/author&gt;&lt;/secondary-authors&gt;&lt;/contributors&gt;&lt;titles&gt;&lt;title&gt;&lt;style face="normal" font="default" size="100%"&gt;Preparation of RNA for Injection into &lt;/style&gt;&lt;style face="italic" font="default" size="100%"&gt;Xenopus&lt;/style&gt;&lt;style face="normal" font="default" size="100%"&gt; Oocytes&lt;/style&gt;&lt;/title&gt;&lt;secondary-title&gt;Methods in Enzymology&lt;/secondary-title&gt;&lt;/titles&gt;&lt;pages&gt;279-298&lt;/pages&gt;&lt;volume&gt;207&lt;/volume&gt;&lt;keywords&gt;&lt;keyword&gt;oocyte&lt;/keyword&gt;&lt;/keywords&gt;&lt;dates&gt;&lt;year&gt;1992&lt;/year&gt;&lt;/dates&gt;&lt;pub-location&gt;San Diego&lt;/pub-location&gt;&lt;publisher&gt;Harcourt Brace Jovanovich&lt;/publisher&gt;&lt;urls&gt;&lt;/urls&gt;&lt;/record&gt;&lt;/Cite&gt;&lt;Cite&gt;&lt;Author&gt;Conn&lt;/Author&gt;&lt;Year&gt;1999&lt;/Year&gt;&lt;RecNum&gt;2170&lt;/RecNum&gt;&lt;record&gt;&lt;rec-number&gt;2170&lt;/rec-number&gt;&lt;foreign-keys&gt;&lt;key app="EN" db-id="azz5fw5ew2dv5pevww9ptxe60rxxtt2ftdwe"&gt;2170&lt;/key&gt;&lt;/foreign-keys&gt;&lt;ref-type name="Book"&gt;6&lt;/ref-type&gt;&lt;contributors&gt;&lt;authors&gt;&lt;author&gt;Conn, P.M.&lt;/author&gt;&lt;/authors&gt;&lt;secondary-authors&gt;&lt;author&gt;Conn, P.M.&lt;/author&gt;&lt;/secondary-authors&gt;&lt;/contributors&gt;&lt;titles&gt;&lt;title&gt;Methods in Enzymology&lt;/title&gt;&lt;secondary-title&gt;Ion Chnnels&lt;/secondary-title&gt;&lt;/titles&gt;&lt;volume&gt;294&lt;/volume&gt;&lt;dates&gt;&lt;year&gt;1999&lt;/year&gt;&lt;/dates&gt;&lt;pub-location&gt;San Diego&lt;/pub-location&gt;&lt;publisher&gt;Academic Press, &lt;/publisher&gt;&lt;urls&gt;&lt;/urls&gt;&lt;/record&gt;&lt;/Cite&gt;&lt;/EndNote&gt;</w:instrText>
      </w:r>
      <w:r w:rsidR="00A957D5" w:rsidRPr="00513CCE">
        <w:fldChar w:fldCharType="separate"/>
      </w:r>
      <w:hyperlink w:anchor="_ENREF_32" w:tooltip="Conn, 1999 #2170" w:history="1">
        <w:r w:rsidR="005A22B9" w:rsidRPr="00513CCE">
          <w:rPr>
            <w:noProof/>
            <w:vertAlign w:val="superscript"/>
          </w:rPr>
          <w:t>32</w:t>
        </w:r>
      </w:hyperlink>
      <w:r w:rsidR="00A957D5" w:rsidRPr="00513CCE">
        <w:rPr>
          <w:noProof/>
          <w:vertAlign w:val="superscript"/>
        </w:rPr>
        <w:t>,</w:t>
      </w:r>
      <w:hyperlink w:anchor="_ENREF_33" w:tooltip="Goldin, 1992 #419" w:history="1">
        <w:r w:rsidR="005A22B9" w:rsidRPr="00513CCE">
          <w:rPr>
            <w:noProof/>
            <w:vertAlign w:val="superscript"/>
          </w:rPr>
          <w:t>33</w:t>
        </w:r>
      </w:hyperlink>
      <w:r w:rsidR="00A957D5" w:rsidRPr="00513CCE">
        <w:fldChar w:fldCharType="end"/>
      </w:r>
      <w:r w:rsidR="00B00077" w:rsidRPr="00513CCE">
        <w:rPr>
          <w:vertAlign w:val="superscript"/>
        </w:rPr>
        <w:t>,</w:t>
      </w:r>
      <w:r w:rsidR="00B80DB1" w:rsidRPr="00513CCE">
        <w:t xml:space="preserve"> </w:t>
      </w:r>
      <w:hyperlink w:anchor="_ENREF_35" w:tooltip="Brown, 2008 #2203" w:history="1">
        <w:r w:rsidR="005A22B9" w:rsidRPr="00513CCE">
          <w:fldChar w:fldCharType="begin"/>
        </w:r>
        <w:r w:rsidR="005A22B9" w:rsidRPr="00513CCE">
          <w:instrText xml:space="preserve"> ADDIN EN.CITE &lt;EndNote&gt;&lt;Cite&gt;&lt;Author&gt;Brown&lt;/Author&gt;&lt;Year&gt;2008&lt;/Year&gt;&lt;RecNum&gt;2203&lt;/RecNum&gt;&lt;DisplayText&gt;&lt;style face="superscript"&gt;35&lt;/style&gt;&lt;/DisplayText&gt;&lt;record&gt;&lt;rec-number&gt;2203&lt;/rec-number&gt;&lt;foreign-keys&gt;&lt;key app="EN" db-id="azz5fw5ew2dv5pevww9ptxe60rxxtt2ftdwe"&gt;2203&lt;/key&gt;&lt;/foreign-keys&gt;&lt;ref-type name="Journal Article"&gt;17&lt;/ref-type&gt;&lt;contributors&gt;&lt;authors&gt;&lt;author&gt;Brown, A. L.&lt;/author&gt;&lt;author&gt;Johnson, B. E.&lt;/author&gt;&lt;author&gt;Goodman, M. B.&lt;/author&gt;&lt;/authors&gt;&lt;/contributors&gt;&lt;auth-address&gt;Department of Molecular and Cellular Physiology, Stanford University, Stanford, CA, USA. austin.brown@stanford.edu&lt;/auth-address&gt;&lt;titles&gt;&lt;title&gt;Patch clamp recording of ion channels expressed in Xenopus oocytes&lt;/title&gt;&lt;secondary-title&gt;J Vis Exp&lt;/secondary-title&gt;&lt;/titles&gt;&lt;periodical&gt;&lt;full-title&gt;J Vis Exp&lt;/full-title&gt;&lt;/periodical&gt;&lt;number&gt;20&lt;/number&gt;&lt;edition&gt;2008/12/17&lt;/edition&gt;&lt;keywords&gt;&lt;keyword&gt;Animals&lt;/keyword&gt;&lt;keyword&gt;Female&lt;/keyword&gt;&lt;keyword&gt;Ion Channels/biosynthesis/*metabolism&lt;/keyword&gt;&lt;keyword&gt;Oocytes/metabolism&lt;/keyword&gt;&lt;keyword&gt;Patch-Clamp Techniques/*methods&lt;/keyword&gt;&lt;keyword&gt;Xenopus laevis/*metabolism&lt;/keyword&gt;&lt;/keywords&gt;&lt;dates&gt;&lt;year&gt;2008&lt;/year&gt;&lt;/dates&gt;&lt;isbn&gt;1940-087X (Electronic)&amp;#xD;1940-087X (Linking)&lt;/isbn&gt;&lt;accession-num&gt;19078941&lt;/accession-num&gt;&lt;urls&gt;&lt;related-urls&gt;&lt;url&gt;http://www.ncbi.nlm.nih.gov/pubmed/19078941&lt;/url&gt;&lt;/related-urls&gt;&lt;/urls&gt;&lt;custom2&gt;3234036&lt;/custom2&gt;&lt;electronic-resource-num&gt;10.3791/936&amp;#xD;936 [pii]&lt;/electronic-resource-num&gt;&lt;language&gt;eng&lt;/language&gt;&lt;/record&gt;&lt;/Cite&gt;&lt;/EndNote&gt;</w:instrText>
        </w:r>
        <w:r w:rsidR="005A22B9" w:rsidRPr="00513CCE">
          <w:fldChar w:fldCharType="separate"/>
        </w:r>
        <w:r w:rsidR="005A22B9" w:rsidRPr="00513CCE">
          <w:rPr>
            <w:noProof/>
            <w:vertAlign w:val="superscript"/>
          </w:rPr>
          <w:t>35</w:t>
        </w:r>
        <w:r w:rsidR="005A22B9" w:rsidRPr="00513CCE">
          <w:fldChar w:fldCharType="end"/>
        </w:r>
      </w:hyperlink>
      <w:r w:rsidR="00B80DB1" w:rsidRPr="00513CCE">
        <w:t xml:space="preserve"> </w:t>
      </w:r>
      <w:hyperlink w:anchor="_ENREF_32" w:tooltip="Conn, 1999 #2170" w:history="1"/>
      <w:r w:rsidR="004C5F8F" w:rsidRPr="00513CCE">
        <w:t xml:space="preserve">.  </w:t>
      </w:r>
      <w:r w:rsidR="00C236FD" w:rsidRPr="00513CCE">
        <w:t xml:space="preserve">Inject 2 to 10 </w:t>
      </w:r>
      <w:proofErr w:type="spellStart"/>
      <w:r w:rsidR="00C236FD" w:rsidRPr="00513CCE">
        <w:t>ng</w:t>
      </w:r>
      <w:proofErr w:type="spellEnd"/>
      <w:r w:rsidR="00B00077" w:rsidRPr="00513CCE">
        <w:t xml:space="preserve"> of </w:t>
      </w:r>
      <w:proofErr w:type="spellStart"/>
      <w:r w:rsidR="00B00077" w:rsidRPr="00513CCE">
        <w:t>cRNA</w:t>
      </w:r>
      <w:proofErr w:type="spellEnd"/>
      <w:r w:rsidR="00B00077" w:rsidRPr="00513CCE">
        <w:t xml:space="preserve"> solution</w:t>
      </w:r>
      <w:r w:rsidR="005A22B9" w:rsidRPr="00513CCE">
        <w:t xml:space="preserve"> per oocyte using a Drummond </w:t>
      </w:r>
      <w:proofErr w:type="spellStart"/>
      <w:r w:rsidR="005A22B9" w:rsidRPr="00513CCE">
        <w:t>Nanoinject</w:t>
      </w:r>
      <w:proofErr w:type="spellEnd"/>
      <w:r w:rsidR="005A22B9" w:rsidRPr="00513CCE">
        <w:t xml:space="preserve"> II automatic </w:t>
      </w:r>
      <w:proofErr w:type="spellStart"/>
      <w:r w:rsidR="005A22B9" w:rsidRPr="00513CCE">
        <w:t>microinjector</w:t>
      </w:r>
      <w:proofErr w:type="spellEnd"/>
      <w:r w:rsidR="005A22B9" w:rsidRPr="00513CCE">
        <w:t xml:space="preserve">. </w:t>
      </w:r>
      <w:r w:rsidR="003C292D" w:rsidRPr="00513CCE">
        <w:t xml:space="preserve"> </w:t>
      </w:r>
      <w:r w:rsidR="004C5F8F" w:rsidRPr="00513CCE">
        <w:t>Inject</w:t>
      </w:r>
      <w:r w:rsidR="003C292D" w:rsidRPr="00513CCE">
        <w:t xml:space="preserve"> ~30 ooc</w:t>
      </w:r>
      <w:r w:rsidR="004D353B" w:rsidRPr="00513CCE">
        <w:t>ytes for each set</w:t>
      </w:r>
      <w:r w:rsidR="003C292D" w:rsidRPr="00513CCE">
        <w:t xml:space="preserve"> of experiments.  After TRPV4-</w:t>
      </w:r>
      <w:r w:rsidR="00C00B31" w:rsidRPr="00513CCE">
        <w:t>c</w:t>
      </w:r>
      <w:r w:rsidR="003C292D" w:rsidRPr="00513CCE">
        <w:t xml:space="preserve">RNA injection, </w:t>
      </w:r>
      <w:r w:rsidR="004C5F8F" w:rsidRPr="00513CCE">
        <w:t xml:space="preserve">incubate </w:t>
      </w:r>
      <w:r w:rsidR="003C292D" w:rsidRPr="00513CCE">
        <w:t>the oocytes in</w:t>
      </w:r>
      <w:r w:rsidR="004D353B" w:rsidRPr="00513CCE">
        <w:t xml:space="preserve"> the ND96 medium with</w:t>
      </w:r>
      <w:r w:rsidR="00196EA4" w:rsidRPr="00513CCE">
        <w:t xml:space="preserve"> </w:t>
      </w:r>
      <w:r w:rsidR="003F4D88" w:rsidRPr="00513CCE">
        <w:t xml:space="preserve">gentamicin (100 </w:t>
      </w:r>
      <w:r w:rsidR="003F4D88" w:rsidRPr="00513CCE">
        <w:sym w:font="Symbol" w:char="F06D"/>
      </w:r>
      <w:r w:rsidR="003F4D88" w:rsidRPr="00513CCE">
        <w:t>g/ml) and</w:t>
      </w:r>
      <w:r w:rsidR="003C292D" w:rsidRPr="00513CCE">
        <w:t xml:space="preserve"> </w:t>
      </w:r>
      <w:r w:rsidR="004D353B" w:rsidRPr="00513CCE">
        <w:t xml:space="preserve">1 </w:t>
      </w:r>
      <w:r w:rsidR="004D353B" w:rsidRPr="00513CCE">
        <w:sym w:font="Symbol" w:char="F06D"/>
      </w:r>
      <w:r w:rsidR="004D353B" w:rsidRPr="00513CCE">
        <w:t xml:space="preserve">M ruthenium red </w:t>
      </w:r>
      <w:hyperlink w:anchor="_ENREF_14" w:tooltip="Loukin, 2010 #1674" w:history="1">
        <w:r w:rsidR="005A22B9" w:rsidRPr="00513CCE">
          <w:fldChar w:fldCharType="begin"/>
        </w:r>
        <w:r w:rsidR="005A22B9" w:rsidRPr="00513CCE">
          <w:instrText xml:space="preserve"> ADDIN EN.CITE &lt;EndNote&gt;&lt;Cite&gt;&lt;Author&gt;Loukin&lt;/Author&gt;&lt;Year&gt;2010&lt;/Year&gt;&lt;RecNum&gt;1674&lt;/RecNum&gt;&lt;DisplayText&gt;&lt;style face="superscript"&gt;14&lt;/style&gt;&lt;/DisplayText&gt;&lt;record&gt;&lt;rec-number&gt;1674&lt;/rec-number&gt;&lt;foreign-keys&gt;&lt;key app="EN" db-id="azz5fw5ew2dv5pevww9ptxe60rxxtt2ftdwe"&gt;1674&lt;/key&gt;&lt;/foreign-keys&gt;&lt;ref-type name="Journal Article"&gt;17&lt;/ref-type&gt;&lt;contributors&gt;&lt;authors&gt;&lt;author&gt;Loukin, S.&lt;/author&gt;&lt;author&gt;Zhou, X.&lt;/author&gt;&lt;author&gt;Su, Z.&lt;/author&gt;&lt;author&gt;Saimi, Y.&lt;/author&gt;&lt;author&gt;Kung, C.&lt;/author&gt;&lt;/authors&gt;&lt;/contributors&gt;&lt;auth-address&gt;Laboratory of Molecular Biology, University of Wisconsin, Madison, Wisconsin 53706, USA. shloukin@wisc.edu&lt;/auth-address&gt;&lt;titles&gt;&lt;title&gt;Wild-type and brachyolmia-causing mutant TRPV4 channels respond directly to stretch force&lt;/title&gt;&lt;secondary-title&gt;J Biol Chem&lt;/secondary-title&gt;&lt;/titles&gt;&lt;periodical&gt;&lt;full-title&gt;J Biol Chem&lt;/full-title&gt;&lt;/periodical&gt;&lt;pages&gt;27176-81&lt;/pages&gt;&lt;volume&gt;285&lt;/volume&gt;&lt;number&gt;35&lt;/number&gt;&lt;edition&gt;2010/07/08&lt;/edition&gt;&lt;keywords&gt;&lt;keyword&gt;Animals&lt;/keyword&gt;&lt;keyword&gt;Bone Diseases,&lt;/keyword&gt;&lt;keyword&gt;Developmental/genetics/*metabolism/pathology/physiopathology&lt;/keyword&gt;&lt;keyword&gt;Disease Models, Animal&lt;/keyword&gt;&lt;keyword&gt;Genetic Diseases, Inborn/genetics/*metabolism/pathology/physiopathology&lt;/keyword&gt;&lt;keyword&gt;Humans&lt;/keyword&gt;&lt;keyword&gt;*Mutation, Missense&lt;/keyword&gt;&lt;keyword&gt;Oocytes&lt;/keyword&gt;&lt;keyword&gt;Phospholipases A2/genetics/metabolism&lt;/keyword&gt;&lt;keyword&gt;Rats&lt;/keyword&gt;&lt;keyword&gt;TRPV Cation Channels/genetics/*metabolism&lt;/keyword&gt;&lt;keyword&gt;Weight-Bearing&lt;/keyword&gt;&lt;keyword&gt;Xenopus&lt;/keyword&gt;&lt;/keywords&gt;&lt;dates&gt;&lt;year&gt;2010&lt;/year&gt;&lt;pub-dates&gt;&lt;date&gt;Aug 27&lt;/date&gt;&lt;/pub-dates&gt;&lt;/dates&gt;&lt;isbn&gt;1083-351X (Electronic)&amp;#xD;0021-9258 (Linking)&lt;/isbn&gt;&lt;accession-num&gt;20605796&lt;/accession-num&gt;&lt;urls&gt;&lt;related-urls&gt;&lt;url&gt;http://www.ncbi.nlm.nih.gov/pubmed/20605796&lt;/url&gt;&lt;/related-urls&gt;&lt;/urls&gt;&lt;custom2&gt;2930716&lt;/custom2&gt;&lt;electronic-resource-num&gt;M110.143370 [pii]&amp;#xD;10.1074/jbc.M110.143370&lt;/electronic-resource-num&gt;&lt;language&gt;eng&lt;/language&gt;&lt;/record&gt;&lt;/Cite&gt;&lt;/EndNote&gt;</w:instrText>
        </w:r>
        <w:r w:rsidR="005A22B9" w:rsidRPr="00513CCE">
          <w:fldChar w:fldCharType="separate"/>
        </w:r>
        <w:r w:rsidR="005A22B9" w:rsidRPr="00513CCE">
          <w:rPr>
            <w:noProof/>
            <w:vertAlign w:val="superscript"/>
          </w:rPr>
          <w:t>14</w:t>
        </w:r>
        <w:r w:rsidR="005A22B9" w:rsidRPr="00513CCE">
          <w:fldChar w:fldCharType="end"/>
        </w:r>
      </w:hyperlink>
      <w:r w:rsidR="004D353B" w:rsidRPr="00513CCE">
        <w:t>.</w:t>
      </w:r>
    </w:p>
    <w:p w14:paraId="5D1D74C8" w14:textId="77777777" w:rsidR="0014535A" w:rsidRPr="00513CCE" w:rsidRDefault="0014535A" w:rsidP="00E63E2B">
      <w:pPr>
        <w:rPr>
          <w:sz w:val="20"/>
          <w:szCs w:val="20"/>
        </w:rPr>
      </w:pPr>
    </w:p>
    <w:p w14:paraId="4E16101F" w14:textId="02D55E13" w:rsidR="0014535A" w:rsidRPr="00513CCE" w:rsidRDefault="00155D86" w:rsidP="00E63E2B">
      <w:pPr>
        <w:rPr>
          <w:b/>
        </w:rPr>
      </w:pPr>
      <w:r w:rsidRPr="00513CCE">
        <w:rPr>
          <w:b/>
        </w:rPr>
        <w:t xml:space="preserve">2. </w:t>
      </w:r>
      <w:r w:rsidR="0014535A" w:rsidRPr="00513CCE">
        <w:rPr>
          <w:b/>
        </w:rPr>
        <w:t>Two electrode voltage clamp</w:t>
      </w:r>
    </w:p>
    <w:p w14:paraId="1B3EAF6F" w14:textId="77777777" w:rsidR="007D1DC0" w:rsidRPr="00513CCE" w:rsidRDefault="007D1DC0" w:rsidP="00E63E2B"/>
    <w:p w14:paraId="663F9A86" w14:textId="0CB704A8" w:rsidR="0014535A" w:rsidRDefault="00155D86" w:rsidP="00E63E2B">
      <w:r w:rsidRPr="00513CCE">
        <w:t xml:space="preserve">2.1 </w:t>
      </w:r>
      <w:r w:rsidR="00050D6B" w:rsidRPr="00513CCE">
        <w:t xml:space="preserve">  </w:t>
      </w:r>
      <w:r w:rsidR="0071176C" w:rsidRPr="00513CCE">
        <w:t>Pull borosilicate</w:t>
      </w:r>
      <w:r w:rsidR="00050D6B" w:rsidRPr="00513CCE">
        <w:t xml:space="preserve"> </w:t>
      </w:r>
      <w:r w:rsidR="008D5E26" w:rsidRPr="00513CCE">
        <w:t>glass recording pipettes</w:t>
      </w:r>
      <w:r w:rsidR="008258B4" w:rsidRPr="00513CCE">
        <w:t xml:space="preserve"> from</w:t>
      </w:r>
      <w:r w:rsidR="0014535A" w:rsidRPr="00513CCE">
        <w:t xml:space="preserve"> </w:t>
      </w:r>
      <w:r w:rsidR="00C051DE" w:rsidRPr="00513CCE">
        <w:t>precision disposable 100-</w:t>
      </w:r>
      <w:r w:rsidR="00C051DE" w:rsidRPr="00513CCE">
        <w:sym w:font="Symbol" w:char="F06D"/>
      </w:r>
      <w:r w:rsidR="00C051DE">
        <w:t>l</w:t>
      </w:r>
      <w:r w:rsidR="00E63E2B">
        <w:t xml:space="preserve"> </w:t>
      </w:r>
      <w:proofErr w:type="spellStart"/>
      <w:r w:rsidR="00306C54">
        <w:t>micropiettes</w:t>
      </w:r>
      <w:proofErr w:type="spellEnd"/>
      <w:r w:rsidR="00306C54">
        <w:t xml:space="preserve"> </w:t>
      </w:r>
      <w:r w:rsidR="008258B4">
        <w:t xml:space="preserve">individually </w:t>
      </w:r>
      <w:r w:rsidR="00050D6B">
        <w:t>with a pipet puller</w:t>
      </w:r>
      <w:r w:rsidR="00864A63">
        <w:t xml:space="preserve">. </w:t>
      </w:r>
    </w:p>
    <w:p w14:paraId="4B6D3D95" w14:textId="77777777" w:rsidR="00864A63" w:rsidRDefault="00864A63" w:rsidP="00E63E2B"/>
    <w:p w14:paraId="7BEC8FFB" w14:textId="1BD9EC2A" w:rsidR="00864A63" w:rsidRPr="00071FD9" w:rsidRDefault="00155D86" w:rsidP="00071FD9">
      <w:pPr>
        <w:rPr>
          <w:sz w:val="20"/>
          <w:szCs w:val="20"/>
        </w:rPr>
      </w:pPr>
      <w:proofErr w:type="gramStart"/>
      <w:r w:rsidRPr="00050D6B">
        <w:t xml:space="preserve">2.2 </w:t>
      </w:r>
      <w:r w:rsidR="003E6F4D" w:rsidRPr="00050D6B">
        <w:t xml:space="preserve"> Pull</w:t>
      </w:r>
      <w:proofErr w:type="gramEnd"/>
      <w:r w:rsidR="003E6F4D" w:rsidRPr="00050D6B">
        <w:t xml:space="preserve"> both</w:t>
      </w:r>
      <w:r w:rsidR="00E63E2B">
        <w:t xml:space="preserve"> </w:t>
      </w:r>
      <w:r w:rsidR="00A957D5">
        <w:t>voltage-measuring and current-injecting pipet ele</w:t>
      </w:r>
      <w:r w:rsidR="00C051DE">
        <w:t xml:space="preserve">ctrodes </w:t>
      </w:r>
      <w:r w:rsidR="00C051DE" w:rsidRPr="003E6F4D">
        <w:rPr>
          <w:strike/>
        </w:rPr>
        <w:t>are pulled</w:t>
      </w:r>
      <w:r w:rsidR="00C051DE">
        <w:t xml:space="preserve"> to have a tip </w:t>
      </w:r>
      <w:r w:rsidR="00A957D5">
        <w:t xml:space="preserve">aperture of ~ 1 </w:t>
      </w:r>
      <w:r w:rsidR="00A957D5">
        <w:sym w:font="Symbol" w:char="F06D"/>
      </w:r>
      <w:r w:rsidR="00A957D5">
        <w:t>m</w:t>
      </w:r>
      <w:r w:rsidR="00C051DE">
        <w:t xml:space="preserve"> diameter</w:t>
      </w:r>
      <w:r w:rsidR="00A957D5">
        <w:t>.</w:t>
      </w:r>
    </w:p>
    <w:p w14:paraId="011F39D2" w14:textId="77777777" w:rsidR="002B0287" w:rsidRDefault="002B0287" w:rsidP="00E63E2B"/>
    <w:p w14:paraId="2D2BF76F" w14:textId="4241C2A6" w:rsidR="00864A63" w:rsidRDefault="00155D86" w:rsidP="00E63E2B">
      <w:proofErr w:type="gramStart"/>
      <w:r w:rsidRPr="00050D6B">
        <w:t xml:space="preserve">2.3  </w:t>
      </w:r>
      <w:r w:rsidR="005E7514" w:rsidRPr="00050D6B">
        <w:t>Backfill</w:t>
      </w:r>
      <w:proofErr w:type="gramEnd"/>
      <w:r w:rsidR="005E7514" w:rsidRPr="00050D6B">
        <w:t xml:space="preserve"> </w:t>
      </w:r>
      <w:r w:rsidR="002B0287" w:rsidRPr="00050D6B">
        <w:t xml:space="preserve">electrodes with </w:t>
      </w:r>
      <w:r w:rsidR="00A957D5" w:rsidRPr="00050D6B">
        <w:t xml:space="preserve">2M </w:t>
      </w:r>
      <w:proofErr w:type="spellStart"/>
      <w:r w:rsidR="00A957D5" w:rsidRPr="00050D6B">
        <w:t>KCl</w:t>
      </w:r>
      <w:proofErr w:type="spellEnd"/>
      <w:r w:rsidR="00A957D5" w:rsidRPr="00050D6B">
        <w:t xml:space="preserve"> resulting in 0.1 </w:t>
      </w:r>
      <w:r w:rsidR="008D5E26" w:rsidRPr="00050D6B">
        <w:t>–</w:t>
      </w:r>
      <w:r w:rsidR="00A957D5" w:rsidRPr="00050D6B">
        <w:t xml:space="preserve"> </w:t>
      </w:r>
      <w:r w:rsidR="005E7514" w:rsidRPr="00050D6B">
        <w:t xml:space="preserve">0.2 </w:t>
      </w:r>
      <w:proofErr w:type="spellStart"/>
      <w:r w:rsidR="00DC02F9" w:rsidRPr="00050D6B">
        <w:t>m</w:t>
      </w:r>
      <w:r w:rsidR="00916E59" w:rsidRPr="00050D6B">
        <w:t>Ohm</w:t>
      </w:r>
      <w:proofErr w:type="spellEnd"/>
      <w:r w:rsidR="00916E59" w:rsidRPr="00050D6B">
        <w:t xml:space="preserve"> resistance.</w:t>
      </w:r>
      <w:r w:rsidR="005E7514" w:rsidRPr="00050D6B">
        <w:t xml:space="preserve">  Mount them </w:t>
      </w:r>
      <w:r w:rsidR="00864A63" w:rsidRPr="00050D6B">
        <w:t xml:space="preserve">on HS2A </w:t>
      </w:r>
      <w:proofErr w:type="spellStart"/>
      <w:r w:rsidR="00864A63" w:rsidRPr="00050D6B">
        <w:t>headstages</w:t>
      </w:r>
      <w:proofErr w:type="spellEnd"/>
      <w:r w:rsidR="00864A63" w:rsidRPr="00050D6B">
        <w:t>, which together with a VG-2Ax100 virtual</w:t>
      </w:r>
      <w:r w:rsidR="00306C54" w:rsidRPr="00050D6B">
        <w:t>-grounded</w:t>
      </w:r>
      <w:r w:rsidR="00864A63" w:rsidRPr="00050D6B">
        <w:t xml:space="preserve"> bath </w:t>
      </w:r>
      <w:r w:rsidR="00A957D5" w:rsidRPr="00050D6B">
        <w:t xml:space="preserve">clamp, are connected to a </w:t>
      </w:r>
      <w:proofErr w:type="spellStart"/>
      <w:r w:rsidR="00A957D5" w:rsidRPr="00050D6B">
        <w:t>GeneCl</w:t>
      </w:r>
      <w:r w:rsidR="00864A63" w:rsidRPr="00050D6B">
        <w:t>amp</w:t>
      </w:r>
      <w:proofErr w:type="spellEnd"/>
      <w:r w:rsidR="00864A63" w:rsidRPr="00050D6B">
        <w:t xml:space="preserve"> 500 amplifier interface through </w:t>
      </w:r>
      <w:r w:rsidR="00345AFD" w:rsidRPr="00050D6B">
        <w:t xml:space="preserve">a </w:t>
      </w:r>
      <w:proofErr w:type="spellStart"/>
      <w:r w:rsidR="00345AFD" w:rsidRPr="00050D6B">
        <w:t>Digidata</w:t>
      </w:r>
      <w:proofErr w:type="spellEnd"/>
      <w:r w:rsidR="00345AFD" w:rsidRPr="00050D6B">
        <w:t xml:space="preserve"> 1440 digitizer</w:t>
      </w:r>
      <w:r w:rsidR="003E01F4" w:rsidRPr="00050D6B">
        <w:t xml:space="preserve">. </w:t>
      </w:r>
      <w:r w:rsidR="005E7514" w:rsidRPr="00050D6B">
        <w:t xml:space="preserve">  Acquire data</w:t>
      </w:r>
      <w:r w:rsidR="005E7514">
        <w:t xml:space="preserve"> </w:t>
      </w:r>
      <w:r w:rsidR="00864A63">
        <w:t>using pClamp10 software</w:t>
      </w:r>
      <w:r w:rsidR="00E63E2B">
        <w:t xml:space="preserve">.  </w:t>
      </w:r>
      <w:r w:rsidR="003E01F4">
        <w:t>These instrum</w:t>
      </w:r>
      <w:r w:rsidR="00050D6B">
        <w:t>ents are from Axon Instruments.</w:t>
      </w:r>
    </w:p>
    <w:p w14:paraId="55BA9BE7" w14:textId="77777777" w:rsidR="00916E59" w:rsidRDefault="00916E59" w:rsidP="00E63E2B"/>
    <w:p w14:paraId="0EF6A714" w14:textId="4721B64F" w:rsidR="00BC634B" w:rsidRDefault="00155D86" w:rsidP="00BC634B">
      <w:proofErr w:type="gramStart"/>
      <w:r w:rsidRPr="00050D6B">
        <w:t xml:space="preserve">2.4  </w:t>
      </w:r>
      <w:r w:rsidR="005E7514" w:rsidRPr="00050D6B">
        <w:t>Place</w:t>
      </w:r>
      <w:proofErr w:type="gramEnd"/>
      <w:r w:rsidR="005E7514" w:rsidRPr="00050D6B">
        <w:t xml:space="preserve"> the</w:t>
      </w:r>
      <w:r w:rsidR="005E7514">
        <w:rPr>
          <w:color w:val="FF0000"/>
        </w:rPr>
        <w:t xml:space="preserve"> </w:t>
      </w:r>
      <w:r w:rsidR="00802202">
        <w:t>oocyt</w:t>
      </w:r>
      <w:r w:rsidR="00B00077">
        <w:t>e to be tested</w:t>
      </w:r>
      <w:r w:rsidR="00DE7031">
        <w:t xml:space="preserve"> in a 1-</w:t>
      </w:r>
      <w:r w:rsidR="00802202">
        <w:t>ml bath in a fabricated plastic chamb</w:t>
      </w:r>
      <w:r w:rsidR="00E63E2B">
        <w:t xml:space="preserve">er </w:t>
      </w:r>
      <w:r w:rsidR="00345AFD">
        <w:t>mounted on the stage of a</w:t>
      </w:r>
      <w:r w:rsidR="00E728F5">
        <w:t xml:space="preserve"> dissecting microsco</w:t>
      </w:r>
      <w:r w:rsidR="00243361">
        <w:t>pe with 20x magnification.</w:t>
      </w:r>
      <w:r w:rsidR="00802202">
        <w:t xml:space="preserve">  </w:t>
      </w:r>
      <w:r w:rsidR="005F01EB">
        <w:t xml:space="preserve">The bath solution is </w:t>
      </w:r>
      <w:r w:rsidR="00BC634B">
        <w:t xml:space="preserve">virtual-grounded by a 3M-KCl </w:t>
      </w:r>
      <w:r w:rsidR="008D5E26">
        <w:t xml:space="preserve">agar bridge </w:t>
      </w:r>
      <w:r w:rsidR="00BC634B">
        <w:t>and a chlorinated silver wire placed close to the oocyte and connected to a VG-2A virtual ground stage.</w:t>
      </w:r>
    </w:p>
    <w:p w14:paraId="133BAC73" w14:textId="77777777" w:rsidR="00802202" w:rsidRDefault="00802202" w:rsidP="00E63E2B"/>
    <w:p w14:paraId="73538686" w14:textId="09CBB68A" w:rsidR="00802202" w:rsidRDefault="00155D86" w:rsidP="00E63E2B">
      <w:proofErr w:type="gramStart"/>
      <w:r w:rsidRPr="00050D6B">
        <w:t>2.5</w:t>
      </w:r>
      <w:r w:rsidR="005E7514" w:rsidRPr="00050D6B">
        <w:t xml:space="preserve"> </w:t>
      </w:r>
      <w:r w:rsidRPr="00050D6B">
        <w:t xml:space="preserve"> </w:t>
      </w:r>
      <w:r w:rsidR="005E7514" w:rsidRPr="00050D6B">
        <w:t>Construct</w:t>
      </w:r>
      <w:proofErr w:type="gramEnd"/>
      <w:r w:rsidR="005E7514" w:rsidRPr="00050D6B">
        <w:t xml:space="preserve"> the</w:t>
      </w:r>
      <w:r w:rsidR="00050D6B" w:rsidRPr="00050D6B">
        <w:t xml:space="preserve"> chamber </w:t>
      </w:r>
      <w:r w:rsidR="00A94E63" w:rsidRPr="00050D6B">
        <w:t xml:space="preserve">for continuous perfusion </w:t>
      </w:r>
      <w:r w:rsidR="00802202" w:rsidRPr="00050D6B">
        <w:t xml:space="preserve">with plastic </w:t>
      </w:r>
      <w:proofErr w:type="spellStart"/>
      <w:r w:rsidR="00802202" w:rsidRPr="00050D6B">
        <w:t>tubings</w:t>
      </w:r>
      <w:proofErr w:type="spellEnd"/>
      <w:r w:rsidR="00802202" w:rsidRPr="00050D6B">
        <w:t xml:space="preserve"> as </w:t>
      </w:r>
      <w:r w:rsidR="00A94E63" w:rsidRPr="00050D6B">
        <w:t xml:space="preserve">solution </w:t>
      </w:r>
      <w:r w:rsidR="00802202" w:rsidRPr="00050D6B">
        <w:t>inlet and out</w:t>
      </w:r>
      <w:r w:rsidR="00A94E63" w:rsidRPr="00050D6B">
        <w:t>let</w:t>
      </w:r>
      <w:r w:rsidR="00802202" w:rsidRPr="00050D6B">
        <w:t xml:space="preserve">. </w:t>
      </w:r>
      <w:r w:rsidR="005E7514" w:rsidRPr="00050D6B">
        <w:t xml:space="preserve">  Connect the</w:t>
      </w:r>
      <w:r w:rsidR="005E7514">
        <w:t xml:space="preserve"> </w:t>
      </w:r>
      <w:r w:rsidR="00802202">
        <w:t>inlet tubin</w:t>
      </w:r>
      <w:r w:rsidR="00A94E63">
        <w:t xml:space="preserve">g </w:t>
      </w:r>
      <w:r w:rsidR="00A94E63" w:rsidRPr="005E7514">
        <w:rPr>
          <w:strike/>
        </w:rPr>
        <w:t>is connected</w:t>
      </w:r>
      <w:r w:rsidR="00A94E63">
        <w:t xml:space="preserve"> to a fabricated </w:t>
      </w:r>
      <w:r w:rsidR="00802202">
        <w:t>perfusion system</w:t>
      </w:r>
      <w:r w:rsidR="00A94E63">
        <w:t>, which is a manifold of six 50-ml syri</w:t>
      </w:r>
      <w:r w:rsidR="00E63E2B">
        <w:t xml:space="preserve">nge shells, each filled with a </w:t>
      </w:r>
      <w:r w:rsidR="00A94E63">
        <w:t xml:space="preserve">different solution.  Gravity feed </w:t>
      </w:r>
      <w:r w:rsidR="00243361">
        <w:t xml:space="preserve">rates </w:t>
      </w:r>
      <w:r w:rsidR="00A94E63">
        <w:t>of any particular so</w:t>
      </w:r>
      <w:r w:rsidR="00243361">
        <w:t xml:space="preserve">lution is controlled to ~2-3 ml/min using “Keck” ramp clamps </w:t>
      </w:r>
      <w:r w:rsidR="00C051DE">
        <w:t>o</w:t>
      </w:r>
      <w:r w:rsidR="00243361">
        <w:t xml:space="preserve">n the </w:t>
      </w:r>
      <w:proofErr w:type="spellStart"/>
      <w:r w:rsidR="00243361">
        <w:t>tubings</w:t>
      </w:r>
      <w:proofErr w:type="spellEnd"/>
      <w:r w:rsidR="00243361">
        <w:t>.</w:t>
      </w:r>
    </w:p>
    <w:p w14:paraId="324D50F4" w14:textId="77777777" w:rsidR="00345AFD" w:rsidRDefault="00345AFD" w:rsidP="00E63E2B"/>
    <w:p w14:paraId="0FADB4E2" w14:textId="714BC44E" w:rsidR="003A4EE6" w:rsidRPr="00050D6B" w:rsidRDefault="00155D86" w:rsidP="00243361">
      <w:proofErr w:type="gramStart"/>
      <w:r w:rsidRPr="00050D6B">
        <w:t xml:space="preserve">2.6 </w:t>
      </w:r>
      <w:r w:rsidR="00E63E2B" w:rsidRPr="00050D6B">
        <w:t xml:space="preserve"> </w:t>
      </w:r>
      <w:r w:rsidR="00AA66C3" w:rsidRPr="00050D6B">
        <w:t>Mount</w:t>
      </w:r>
      <w:proofErr w:type="gramEnd"/>
      <w:r w:rsidR="00AA66C3" w:rsidRPr="00050D6B">
        <w:t xml:space="preserve"> both </w:t>
      </w:r>
      <w:r w:rsidR="00345AFD" w:rsidRPr="00050D6B">
        <w:t xml:space="preserve">electrodes with their </w:t>
      </w:r>
      <w:proofErr w:type="spellStart"/>
      <w:r w:rsidR="00345AFD" w:rsidRPr="00050D6B">
        <w:t>headstages</w:t>
      </w:r>
      <w:proofErr w:type="spellEnd"/>
      <w:r w:rsidR="00345AFD" w:rsidRPr="00050D6B">
        <w:t xml:space="preserve"> </w:t>
      </w:r>
      <w:r w:rsidR="00E63E2B" w:rsidRPr="00050D6B">
        <w:t xml:space="preserve">on micromanipulators. </w:t>
      </w:r>
      <w:r w:rsidR="00DE7031" w:rsidRPr="00050D6B">
        <w:t xml:space="preserve"> </w:t>
      </w:r>
      <w:r w:rsidR="00AA66C3" w:rsidRPr="00050D6B">
        <w:t xml:space="preserve">Perform electrode </w:t>
      </w:r>
      <w:r w:rsidR="00345AFD" w:rsidRPr="00050D6B">
        <w:t xml:space="preserve">penetrations </w:t>
      </w:r>
      <w:r w:rsidR="00DE7031" w:rsidRPr="00050D6B">
        <w:t xml:space="preserve">of the oocyte </w:t>
      </w:r>
      <w:r w:rsidR="00345AFD" w:rsidRPr="00050D6B">
        <w:t xml:space="preserve">by micromanipulation. </w:t>
      </w:r>
    </w:p>
    <w:p w14:paraId="5516D7FD" w14:textId="77777777" w:rsidR="0018198B" w:rsidRDefault="0018198B" w:rsidP="00243361"/>
    <w:p w14:paraId="238CAB91" w14:textId="2A101AC2" w:rsidR="003A4EE6" w:rsidRPr="00050D6B" w:rsidRDefault="00155D86" w:rsidP="0067091C">
      <w:pPr>
        <w:rPr>
          <w:b/>
        </w:rPr>
      </w:pPr>
      <w:r w:rsidRPr="00050D6B">
        <w:rPr>
          <w:b/>
        </w:rPr>
        <w:t xml:space="preserve">3. </w:t>
      </w:r>
      <w:r w:rsidR="003A4EE6" w:rsidRPr="00050D6B">
        <w:rPr>
          <w:b/>
        </w:rPr>
        <w:t xml:space="preserve">Patch clamp examination of direct </w:t>
      </w:r>
      <w:proofErr w:type="spellStart"/>
      <w:r w:rsidR="003A4EE6" w:rsidRPr="00050D6B">
        <w:rPr>
          <w:b/>
        </w:rPr>
        <w:t>mechanosensitivity</w:t>
      </w:r>
      <w:proofErr w:type="spellEnd"/>
    </w:p>
    <w:p w14:paraId="1600FD00" w14:textId="77777777" w:rsidR="003A4EE6" w:rsidRDefault="003A4EE6" w:rsidP="0067091C">
      <w:pPr>
        <w:jc w:val="both"/>
      </w:pPr>
    </w:p>
    <w:p w14:paraId="36F9B276" w14:textId="55A14976" w:rsidR="00956B8E" w:rsidRDefault="00DE220E" w:rsidP="00956B8E">
      <w:pPr>
        <w:jc w:val="both"/>
      </w:pPr>
      <w:r>
        <w:tab/>
        <w:t xml:space="preserve">The basic methods of patch clamp including pipet preparation, </w:t>
      </w:r>
      <w:proofErr w:type="spellStart"/>
      <w:r>
        <w:t>gig</w:t>
      </w:r>
      <w:r w:rsidR="00C051DE">
        <w:t>a</w:t>
      </w:r>
      <w:r>
        <w:t>Ohm</w:t>
      </w:r>
      <w:proofErr w:type="spellEnd"/>
      <w:r>
        <w:t xml:space="preserve">-seal formation, and formation of on-cell or excised modes are those in </w:t>
      </w:r>
      <w:hyperlink w:anchor="_ENREF_36" w:tooltip="Hamill, 1981 #66" w:history="1">
        <w:r w:rsidR="005A22B9">
          <w:fldChar w:fldCharType="begin"/>
        </w:r>
        <w:r w:rsidR="005A22B9">
          <w:instrText xml:space="preserve"> ADDIN EN.CITE &lt;EndNote&gt;&lt;Cite&gt;&lt;Author&gt;Hamill&lt;/Author&gt;&lt;Year&gt;1981&lt;/Year&gt;&lt;RecNum&gt;66&lt;/RecNum&gt;&lt;DisplayText&gt;&lt;style face="superscript"&gt;36&lt;/style&gt;&lt;/DisplayText&gt;&lt;record&gt;&lt;rec-number&gt;66&lt;/rec-number&gt;&lt;foreign-keys&gt;&lt;key app="EN" db-id="azz5fw5ew2dv5pevww9ptxe60rxxtt2ftdwe"&gt;66&lt;/key&gt;&lt;/foreign-keys&gt;&lt;ref-type name="Journal Article"&gt;17&lt;/ref-type&gt;&lt;contributors&gt;&lt;authors&gt;&lt;author&gt;Hamill, O. P.&lt;/author&gt;&lt;author&gt;Marty, A.&lt;/author&gt;&lt;author&gt;Neher, E.&lt;/author&gt;&lt;author&gt;Sakmann, B.&lt;/author&gt;&lt;author&gt;Sigworth, F. J.&lt;/author&gt;&lt;/authors&gt;&lt;/contributors&gt;&lt;titles&gt;&lt;title&gt;Improved patch-clamp techniques for high-resolution current recording from cells and cell-free membrane patches&lt;/title&gt;&lt;secondary-title&gt;Pflugers Arch&lt;/secondary-title&gt;&lt;/titles&gt;&lt;periodical&gt;&lt;full-title&gt;Pflugers Arch&lt;/full-title&gt;&lt;/periodical&gt;&lt;pages&gt;85-100&lt;/pages&gt;&lt;volume&gt;391&lt;/volume&gt;&lt;number&gt;2&lt;/number&gt;&lt;keywords&gt;&lt;keyword&gt;Acetylcholine/pharmacology&lt;/keyword&gt;&lt;keyword&gt;Animals&lt;/keyword&gt;&lt;keyword&gt;Cattle&lt;/keyword&gt;&lt;keyword&gt;Electrophysiology/*instrumentation&lt;/keyword&gt;&lt;keyword&gt;Fetus/physiology&lt;/keyword&gt;&lt;keyword&gt;Ion Channels/physiology&lt;/keyword&gt;&lt;keyword&gt;Membranes/*physiology&lt;/keyword&gt;&lt;keyword&gt;Muscles/*cytology/embryology&lt;/keyword&gt;&lt;keyword&gt;Rana temporaria&lt;/keyword&gt;&lt;keyword&gt;Rats&lt;/keyword&gt;&lt;keyword&gt;Receptors, Cholinergic/physiology&lt;/keyword&gt;&lt;keyword&gt;Support, Non-U.S. Gov&amp;apos;t&lt;/keyword&gt;&lt;keyword&gt;Time Factors&lt;/keyword&gt;&lt;/keywords&gt;&lt;dates&gt;&lt;year&gt;1981&lt;/year&gt;&lt;pub-dates&gt;&lt;date&gt;Aug&lt;/date&gt;&lt;/pub-dates&gt;&lt;/dates&gt;&lt;accession-num&gt;6270629&lt;/accession-num&gt;&lt;urls&gt;&lt;related-urls&gt;&lt;url&gt;http://www.ncbi.nlm.nih.gov/entrez/query.fcgi?cmd=Retrieve&amp;amp;db=PubMed&amp;amp;dopt=Citation&amp;amp;list_uids=6270629&lt;/url&gt;&lt;/related-urls&gt;&lt;/urls&gt;&lt;/record&gt;&lt;/Cite&gt;&lt;/EndNote&gt;</w:instrText>
        </w:r>
        <w:r w:rsidR="005A22B9">
          <w:fldChar w:fldCharType="separate"/>
        </w:r>
        <w:r w:rsidR="005A22B9" w:rsidRPr="00B00077">
          <w:rPr>
            <w:noProof/>
            <w:vertAlign w:val="superscript"/>
          </w:rPr>
          <w:t>36</w:t>
        </w:r>
        <w:r w:rsidR="005A22B9">
          <w:fldChar w:fldCharType="end"/>
        </w:r>
      </w:hyperlink>
      <w:r w:rsidR="00DE7031" w:rsidRPr="00DE7031">
        <w:t xml:space="preserve"> </w:t>
      </w:r>
      <w:hyperlink w:anchor="_ENREF_32" w:tooltip="Conn, 1999 #2170" w:history="1">
        <w:r w:rsidR="005A22B9">
          <w:fldChar w:fldCharType="begin"/>
        </w:r>
        <w:r w:rsidR="005A22B9">
          <w:instrText xml:space="preserve"> ADDIN EN.CITE &lt;EndNote&gt;&lt;Cite&gt;&lt;Author&gt;Conn&lt;/Author&gt;&lt;Year&gt;1999&lt;/Year&gt;&lt;RecNum&gt;2170&lt;/RecNum&gt;&lt;DisplayText&gt;&lt;style face="superscript"&gt;32&lt;/style&gt;&lt;/DisplayText&gt;&lt;record&gt;&lt;rec-number&gt;2170&lt;/rec-number&gt;&lt;foreign-keys&gt;&lt;key app="EN" db-id="azz5fw5ew2dv5pevww9ptxe60rxxtt2ftdwe"&gt;2170&lt;/key&gt;&lt;/foreign-keys&gt;&lt;ref-type name="Book"&gt;6&lt;/ref-type&gt;&lt;contributors&gt;&lt;authors&gt;&lt;author&gt;Conn, P.M.&lt;/author&gt;&lt;/authors&gt;&lt;secondary-authors&gt;&lt;author&gt;Conn, P.M.&lt;/author&gt;&lt;/secondary-authors&gt;&lt;/contributors&gt;&lt;titles&gt;&lt;title&gt;Methods in Enzymology&lt;/title&gt;&lt;secondary-title&gt;Ion Chnnels&lt;/secondary-title&gt;&lt;/titles&gt;&lt;volume&gt;294&lt;/volume&gt;&lt;dates&gt;&lt;year&gt;1999&lt;/year&gt;&lt;/dates&gt;&lt;pub-location&gt;San Diego&lt;/pub-location&gt;&lt;publisher&gt;Academic Press, &lt;/publisher&gt;&lt;urls&gt;&lt;/urls&gt;&lt;/record&gt;&lt;/Cite&gt;&lt;/EndNote&gt;</w:instrText>
        </w:r>
        <w:r w:rsidR="005A22B9">
          <w:fldChar w:fldCharType="separate"/>
        </w:r>
        <w:r w:rsidR="005A22B9" w:rsidRPr="00DE7031">
          <w:rPr>
            <w:noProof/>
            <w:vertAlign w:val="superscript"/>
          </w:rPr>
          <w:t>32</w:t>
        </w:r>
        <w:r w:rsidR="005A22B9">
          <w:fldChar w:fldCharType="end"/>
        </w:r>
      </w:hyperlink>
      <w:r w:rsidR="009D4896">
        <w:t>.</w:t>
      </w:r>
    </w:p>
    <w:p w14:paraId="4AB5C027" w14:textId="77777777" w:rsidR="00956B8E" w:rsidRDefault="00956B8E" w:rsidP="00956B8E">
      <w:pPr>
        <w:jc w:val="both"/>
      </w:pPr>
    </w:p>
    <w:p w14:paraId="32A1008A" w14:textId="6AC7FB54" w:rsidR="0067091C" w:rsidRDefault="00155D86" w:rsidP="00956B8E">
      <w:pPr>
        <w:jc w:val="both"/>
      </w:pPr>
      <w:r w:rsidRPr="00862200">
        <w:t xml:space="preserve">3.1 </w:t>
      </w:r>
      <w:r w:rsidR="00A469A8" w:rsidRPr="00862200">
        <w:t>Fill boros</w:t>
      </w:r>
      <w:r w:rsidR="00534197" w:rsidRPr="00862200">
        <w:t>ilicate</w:t>
      </w:r>
      <w:r w:rsidR="00862200">
        <w:t xml:space="preserve"> </w:t>
      </w:r>
      <w:r w:rsidR="0067091C">
        <w:t>glass pipettes with an ~1-</w:t>
      </w:r>
      <w:r w:rsidR="0067091C">
        <w:sym w:font="Symbol" w:char="F06D"/>
      </w:r>
      <w:r w:rsidR="0067091C">
        <w:t>m diameter opening at the tip</w:t>
      </w:r>
      <w:r w:rsidR="00273625">
        <w:t xml:space="preserve"> (bubble number 5-6)</w:t>
      </w:r>
      <w:r w:rsidR="00306C54">
        <w:t xml:space="preserve"> </w:t>
      </w:r>
      <w:r w:rsidR="0067091C">
        <w:t xml:space="preserve">with 98 </w:t>
      </w:r>
      <w:proofErr w:type="spellStart"/>
      <w:r w:rsidR="0067091C">
        <w:t>mM</w:t>
      </w:r>
      <w:proofErr w:type="spellEnd"/>
      <w:r w:rsidR="0067091C">
        <w:t xml:space="preserve"> </w:t>
      </w:r>
      <w:proofErr w:type="spellStart"/>
      <w:r w:rsidR="0067091C">
        <w:t>KCl</w:t>
      </w:r>
      <w:proofErr w:type="spellEnd"/>
      <w:r w:rsidR="0067091C">
        <w:t xml:space="preserve">, 1 </w:t>
      </w:r>
      <w:proofErr w:type="spellStart"/>
      <w:r w:rsidR="0067091C">
        <w:t>mM</w:t>
      </w:r>
      <w:proofErr w:type="spellEnd"/>
      <w:r w:rsidR="0067091C">
        <w:t xml:space="preserve"> MgCl</w:t>
      </w:r>
      <w:r w:rsidR="0067091C" w:rsidRPr="0067091C">
        <w:rPr>
          <w:vertAlign w:val="subscript"/>
        </w:rPr>
        <w:t>2</w:t>
      </w:r>
      <w:r w:rsidR="0067091C">
        <w:t xml:space="preserve">, and 10 </w:t>
      </w:r>
      <w:proofErr w:type="spellStart"/>
      <w:r w:rsidR="0067091C">
        <w:t>mM</w:t>
      </w:r>
      <w:proofErr w:type="spellEnd"/>
      <w:r w:rsidR="0067091C">
        <w:t xml:space="preserve"> K</w:t>
      </w:r>
      <w:r w:rsidR="0067091C" w:rsidRPr="0067091C">
        <w:rPr>
          <w:vertAlign w:val="superscript"/>
        </w:rPr>
        <w:t>+</w:t>
      </w:r>
      <w:r w:rsidR="0067091C">
        <w:t xml:space="preserve">-HEPES, pH 7.2.  </w:t>
      </w:r>
    </w:p>
    <w:p w14:paraId="6A1171AC" w14:textId="77777777" w:rsidR="00956B8E" w:rsidRDefault="00956B8E" w:rsidP="00956B8E">
      <w:pPr>
        <w:jc w:val="both"/>
      </w:pPr>
    </w:p>
    <w:p w14:paraId="1B0916AB" w14:textId="3FBABC6D" w:rsidR="00905A2E" w:rsidRPr="00862200" w:rsidRDefault="00155D86" w:rsidP="00905A2E">
      <w:pPr>
        <w:jc w:val="both"/>
      </w:pPr>
      <w:proofErr w:type="gramStart"/>
      <w:r w:rsidRPr="00862200">
        <w:t xml:space="preserve">3.2 </w:t>
      </w:r>
      <w:r w:rsidR="00956B8E" w:rsidRPr="00862200">
        <w:t xml:space="preserve"> </w:t>
      </w:r>
      <w:r w:rsidR="00534197" w:rsidRPr="00862200">
        <w:t>Attach</w:t>
      </w:r>
      <w:proofErr w:type="gramEnd"/>
      <w:r w:rsidR="00534197" w:rsidRPr="00862200">
        <w:t xml:space="preserve"> the</w:t>
      </w:r>
      <w:r w:rsidR="005A22B9">
        <w:t xml:space="preserve"> patch clamp pipette </w:t>
      </w:r>
      <w:r w:rsidR="00905A2E" w:rsidRPr="00862200">
        <w:t>through a plastic tubing to</w:t>
      </w:r>
      <w:r w:rsidR="006627EC" w:rsidRPr="00862200">
        <w:t xml:space="preserve"> a </w:t>
      </w:r>
      <w:r w:rsidR="00905A2E" w:rsidRPr="00862200">
        <w:t>5-ml syringe and through</w:t>
      </w:r>
      <w:r w:rsidR="00862200" w:rsidRPr="00862200">
        <w:t xml:space="preserve"> a T-joint, also to a manometer</w:t>
      </w:r>
      <w:r w:rsidR="00905A2E" w:rsidRPr="00862200">
        <w:t xml:space="preserve">.   </w:t>
      </w:r>
      <w:r w:rsidR="00534197" w:rsidRPr="00862200">
        <w:t>Use a computer to handle both</w:t>
      </w:r>
      <w:r w:rsidR="00862200" w:rsidRPr="00862200">
        <w:t xml:space="preserve"> </w:t>
      </w:r>
      <w:r w:rsidR="00905A2E" w:rsidRPr="00862200">
        <w:t xml:space="preserve">the </w:t>
      </w:r>
      <w:r w:rsidR="00C051DE" w:rsidRPr="00862200">
        <w:t>electrode and the manometer out</w:t>
      </w:r>
      <w:r w:rsidR="00905A2E" w:rsidRPr="00862200">
        <w:t>put</w:t>
      </w:r>
      <w:r w:rsidR="00306C54" w:rsidRPr="00862200">
        <w:t>s</w:t>
      </w:r>
      <w:r w:rsidR="00C051DE" w:rsidRPr="00862200">
        <w:t xml:space="preserve">. </w:t>
      </w:r>
      <w:r w:rsidR="00C84A1C" w:rsidRPr="00862200">
        <w:t xml:space="preserve">Acquire data </w:t>
      </w:r>
      <w:r w:rsidR="00905A2E" w:rsidRPr="00862200">
        <w:t>at 10 kHz</w:t>
      </w:r>
      <w:r w:rsidR="00306C54" w:rsidRPr="00862200">
        <w:t xml:space="preserve">, </w:t>
      </w:r>
      <w:r w:rsidR="00C84A1C" w:rsidRPr="00862200">
        <w:t xml:space="preserve">and </w:t>
      </w:r>
      <w:r w:rsidR="00306C54" w:rsidRPr="00862200">
        <w:t xml:space="preserve">then </w:t>
      </w:r>
      <w:r w:rsidR="00C84A1C" w:rsidRPr="00862200">
        <w:t xml:space="preserve">play back </w:t>
      </w:r>
      <w:r w:rsidR="00905A2E" w:rsidRPr="00862200">
        <w:t xml:space="preserve">through an eight-pole Bessel filter </w:t>
      </w:r>
      <w:r w:rsidR="00306C54" w:rsidRPr="00862200">
        <w:t xml:space="preserve">at 1 kHz </w:t>
      </w:r>
      <w:r w:rsidR="00905A2E" w:rsidRPr="00862200">
        <w:t>for analysis.</w:t>
      </w:r>
    </w:p>
    <w:p w14:paraId="002B050D" w14:textId="7F0826C3" w:rsidR="0067091C" w:rsidRDefault="0067091C" w:rsidP="0067091C">
      <w:pPr>
        <w:jc w:val="both"/>
      </w:pPr>
    </w:p>
    <w:p w14:paraId="3B0B3709" w14:textId="5CCDBCB2" w:rsidR="009A2095" w:rsidRDefault="00155D86" w:rsidP="0067091C">
      <w:proofErr w:type="gramStart"/>
      <w:r w:rsidRPr="00862200">
        <w:t>3.3</w:t>
      </w:r>
      <w:r>
        <w:t xml:space="preserve">  </w:t>
      </w:r>
      <w:r w:rsidR="00331F4C">
        <w:t>Different</w:t>
      </w:r>
      <w:proofErr w:type="gramEnd"/>
      <w:r w:rsidR="00331F4C">
        <w:t xml:space="preserve"> patches can be excised from the same oocyte repeatedly.  This practice makes the examination of TRPV4’s molecular activity more efficient and reliable.</w:t>
      </w:r>
    </w:p>
    <w:p w14:paraId="0161DAC1" w14:textId="77777777" w:rsidR="00295FCA" w:rsidRDefault="00295FCA" w:rsidP="0067091C"/>
    <w:p w14:paraId="2211C873" w14:textId="66E92AF3" w:rsidR="00295FCA" w:rsidRDefault="00295FCA" w:rsidP="0067091C">
      <w:pPr>
        <w:rPr>
          <w:b/>
        </w:rPr>
      </w:pPr>
      <w:r w:rsidRPr="00211662">
        <w:rPr>
          <w:b/>
        </w:rPr>
        <w:t>Representative Results</w:t>
      </w:r>
    </w:p>
    <w:p w14:paraId="18BBC9C3" w14:textId="77777777" w:rsidR="0018198B" w:rsidRDefault="0018198B" w:rsidP="0067091C">
      <w:pPr>
        <w:rPr>
          <w:b/>
        </w:rPr>
      </w:pPr>
    </w:p>
    <w:p w14:paraId="7738064B" w14:textId="0494FBBA" w:rsidR="0018198B" w:rsidRPr="00084494" w:rsidRDefault="006372D7" w:rsidP="0067091C">
      <w:r>
        <w:rPr>
          <w:b/>
        </w:rPr>
        <w:tab/>
      </w:r>
      <w:r w:rsidR="00084494" w:rsidRPr="00084494">
        <w:t xml:space="preserve">In a typical </w:t>
      </w:r>
      <w:proofErr w:type="spellStart"/>
      <w:r w:rsidR="00084494" w:rsidRPr="00084494">
        <w:t>luminometry</w:t>
      </w:r>
      <w:proofErr w:type="spellEnd"/>
      <w:r w:rsidR="00084494" w:rsidRPr="00084494">
        <w:t xml:space="preserve"> experiment, </w:t>
      </w:r>
      <w:r w:rsidR="005574D3">
        <w:t xml:space="preserve">a range of 400 to 1,200 </w:t>
      </w:r>
      <w:proofErr w:type="spellStart"/>
      <w:r w:rsidR="005574D3">
        <w:t>mOsM</w:t>
      </w:r>
      <w:proofErr w:type="spellEnd"/>
      <w:r w:rsidR="005574D3">
        <w:t xml:space="preserve"> </w:t>
      </w:r>
      <w:r w:rsidR="00491E50">
        <w:t xml:space="preserve">hypotonic down shocks </w:t>
      </w:r>
      <w:r w:rsidR="005574D3">
        <w:t>is achieved</w:t>
      </w:r>
      <w:r w:rsidR="00084494">
        <w:t xml:space="preserve"> by </w:t>
      </w:r>
      <w:r w:rsidR="004824F9">
        <w:t xml:space="preserve">adding 200 </w:t>
      </w:r>
      <w:r w:rsidR="004824F9">
        <w:sym w:font="Symbol" w:char="F06D"/>
      </w:r>
      <w:r w:rsidR="005574D3">
        <w:t xml:space="preserve">l of shock solutions of different low </w:t>
      </w:r>
      <w:proofErr w:type="spellStart"/>
      <w:r w:rsidR="005574D3">
        <w:t>osmolarity</w:t>
      </w:r>
      <w:proofErr w:type="spellEnd"/>
      <w:r w:rsidR="005574D3">
        <w:t xml:space="preserve"> </w:t>
      </w:r>
      <w:r w:rsidR="004824F9">
        <w:t xml:space="preserve">to 20 </w:t>
      </w:r>
      <w:r w:rsidR="004824F9">
        <w:sym w:font="Symbol" w:char="F06D"/>
      </w:r>
      <w:r w:rsidR="004824F9">
        <w:t xml:space="preserve">l of culture at 1,400 </w:t>
      </w:r>
      <w:proofErr w:type="spellStart"/>
      <w:r w:rsidR="004824F9">
        <w:t>mOsM</w:t>
      </w:r>
      <w:proofErr w:type="spellEnd"/>
      <w:r w:rsidR="004824F9">
        <w:t>.</w:t>
      </w:r>
      <w:r w:rsidR="005574D3">
        <w:t xml:space="preserve">  The TRPV4 activity is evident when the RLU of the experimental is compared to that of two negative controls:  yeast cells transformed with empty</w:t>
      </w:r>
      <w:r w:rsidR="00491E50" w:rsidRPr="00491E50">
        <w:t xml:space="preserve"> </w:t>
      </w:r>
      <w:r w:rsidR="00491E50">
        <w:t xml:space="preserve">p416GPDV4 plasmid or one that contains the </w:t>
      </w:r>
      <w:r w:rsidR="00491E50" w:rsidRPr="00491E50">
        <w:rPr>
          <w:i/>
        </w:rPr>
        <w:t>TRPV4</w:t>
      </w:r>
      <w:r w:rsidR="00491E50">
        <w:t xml:space="preserve"> gene with a mutation at the ion filter (Fig. 1)</w:t>
      </w:r>
      <w:r w:rsidR="00491E50" w:rsidRPr="00491E50">
        <w:t xml:space="preserve"> </w:t>
      </w:r>
      <w:hyperlink w:anchor="_ENREF_24" w:tooltip="Loukin, 2009 #1415" w:history="1">
        <w:r w:rsidR="005A22B9">
          <w:fldChar w:fldCharType="begin"/>
        </w:r>
        <w:r w:rsidR="005A22B9">
          <w:instrText xml:space="preserve"> ADDIN EN.CITE &lt;EndNote&gt;&lt;Cite&gt;&lt;Author&gt;Loukin&lt;/Author&gt;&lt;Year&gt;2009&lt;/Year&gt;&lt;RecNum&gt;1415&lt;/RecNum&gt;&lt;DisplayText&gt;&lt;style face="superscript"&gt;24&lt;/style&gt;&lt;/DisplayText&gt;&lt;record&gt;&lt;rec-number&gt;1415&lt;/rec-number&gt;&lt;foreign-keys&gt;&lt;key app="EN" db-id="azz5fw5ew2dv5pevww9ptxe60rxxtt2ftdwe"&gt;1415&lt;/key&gt;&lt;/foreign-keys&gt;&lt;ref-type name="Journal Article"&gt;17&lt;/ref-type&gt;&lt;contributors&gt;&lt;authors&gt;&lt;author&gt;Loukin, S. H.&lt;/author&gt;&lt;author&gt;Su, Z.&lt;/author&gt;&lt;author&gt;Kung, C.&lt;/author&gt;&lt;/authors&gt;&lt;/contributors&gt;&lt;auth-address&gt;Laboratory of Molecular Biology, University of Wisconsin-Madison, 1525 Linden Drive Madison, WI 53706, USA.&lt;/auth-address&gt;&lt;titles&gt;&lt;title&gt;Hypotonic shocks activate rat TRPV4 in yeast in the absence of polyunsaturated fatty acids&lt;/title&gt;&lt;secondary-title&gt;FEBS Lett&lt;/secondary-title&gt;&lt;/titles&gt;&lt;periodical&gt;&lt;full-title&gt;FEBS Lett&lt;/full-title&gt;&lt;/periodical&gt;&lt;pages&gt;754-8&lt;/pages&gt;&lt;volume&gt;583&lt;/volume&gt;&lt;number&gt;4&lt;/number&gt;&lt;edition&gt;2009/01/29&lt;/edition&gt;&lt;keywords&gt;&lt;keyword&gt;Animals&lt;/keyword&gt;&lt;keyword&gt;Fatty Acids, Unsaturated/*genetics&lt;/keyword&gt;&lt;keyword&gt;Hypotonic Solutions/*pharmacology&lt;/keyword&gt;&lt;keyword&gt;Ion Channels/*classification/genetics/*metabolism&lt;/keyword&gt;&lt;keyword&gt;Rats&lt;/keyword&gt;&lt;keyword&gt;Saccharomyces cerevisiae/genetics/*metabolism&lt;/keyword&gt;&lt;keyword&gt;TRPV Cation Channels/genetics/*metabolism&lt;/keyword&gt;&lt;/keywords&gt;&lt;dates&gt;&lt;year&gt;2009&lt;/year&gt;&lt;pub-dates&gt;&lt;date&gt;Feb 18&lt;/date&gt;&lt;/pub-dates&gt;&lt;/dates&gt;&lt;isbn&gt;1873-3468 (Electronic)&lt;/isbn&gt;&lt;accession-num&gt;19174160&lt;/accession-num&gt;&lt;urls&gt;&lt;related-urls&gt;&lt;url&gt;http://www.ncbi.nlm.nih.gov/entrez/query.fcgi?cmd=Retrieve&amp;amp;db=PubMed&amp;amp;dopt=Citation&amp;amp;list_uids=19174160&lt;/url&gt;&lt;/related-urls&gt;&lt;/urls&gt;&lt;electronic-resource-num&gt;S0014-5793(09)00049-0 [pii]&amp;#xD;10.1016/j.febslet.2009.01.027&lt;/electronic-resource-num&gt;&lt;language&gt;eng&lt;/language&gt;&lt;/record&gt;&lt;/Cite&gt;&lt;/EndNote&gt;</w:instrText>
        </w:r>
        <w:r w:rsidR="005A22B9">
          <w:fldChar w:fldCharType="separate"/>
        </w:r>
        <w:r w:rsidR="005A22B9" w:rsidRPr="00491E50">
          <w:rPr>
            <w:noProof/>
            <w:vertAlign w:val="superscript"/>
          </w:rPr>
          <w:t>24</w:t>
        </w:r>
        <w:r w:rsidR="005A22B9">
          <w:fldChar w:fldCharType="end"/>
        </w:r>
      </w:hyperlink>
      <w:r w:rsidR="00491E50">
        <w:t>.</w:t>
      </w:r>
    </w:p>
    <w:p w14:paraId="296E521B" w14:textId="77777777" w:rsidR="00243361" w:rsidRDefault="00243361" w:rsidP="0067091C">
      <w:pPr>
        <w:rPr>
          <w:b/>
        </w:rPr>
      </w:pPr>
    </w:p>
    <w:p w14:paraId="549A682F" w14:textId="19897EBB" w:rsidR="008B31FE" w:rsidRDefault="00243361" w:rsidP="0067091C">
      <w:pPr>
        <w:rPr>
          <w:b/>
        </w:rPr>
      </w:pPr>
      <w:r>
        <w:rPr>
          <w:b/>
        </w:rPr>
        <w:tab/>
      </w:r>
      <w:r w:rsidR="0018198B">
        <w:t>In a typical two-electrode voltage-clamp experiment, the o</w:t>
      </w:r>
      <w:r>
        <w:t xml:space="preserve">ocytes are initially bathed in a flowing isotonic bath solution containing (in </w:t>
      </w:r>
      <w:proofErr w:type="spellStart"/>
      <w:r>
        <w:t>mM</w:t>
      </w:r>
      <w:proofErr w:type="spellEnd"/>
      <w:r>
        <w:t xml:space="preserve">) 66 </w:t>
      </w:r>
      <w:proofErr w:type="spellStart"/>
      <w:r>
        <w:t>KCl</w:t>
      </w:r>
      <w:proofErr w:type="spellEnd"/>
      <w:r>
        <w:t>, 1.8 BaCl</w:t>
      </w:r>
      <w:r w:rsidRPr="005215C5">
        <w:rPr>
          <w:vertAlign w:val="subscript"/>
        </w:rPr>
        <w:t>2</w:t>
      </w:r>
      <w:r w:rsidR="009F30EE">
        <w:t xml:space="preserve">, 5 </w:t>
      </w:r>
      <w:r>
        <w:t>K</w:t>
      </w:r>
      <w:r w:rsidRPr="005215C5">
        <w:rPr>
          <w:vertAlign w:val="superscript"/>
        </w:rPr>
        <w:t>+</w:t>
      </w:r>
      <w:r w:rsidR="009F30EE">
        <w:t>-HEPES, (pH7.2)</w:t>
      </w:r>
      <w:r>
        <w:t xml:space="preserve"> </w:t>
      </w:r>
      <w:r w:rsidR="009F30EE">
        <w:t xml:space="preserve">and 100 </w:t>
      </w:r>
      <w:proofErr w:type="spellStart"/>
      <w:r w:rsidR="009F30EE">
        <w:t>mM</w:t>
      </w:r>
      <w:proofErr w:type="spellEnd"/>
      <w:r w:rsidR="009F30EE">
        <w:t xml:space="preserve"> sorbitol.  Peak currents are assessed at the end of 100 </w:t>
      </w:r>
      <w:proofErr w:type="spellStart"/>
      <w:r w:rsidR="009F30EE">
        <w:t>ms</w:t>
      </w:r>
      <w:proofErr w:type="spellEnd"/>
      <w:r w:rsidR="009F30EE">
        <w:t xml:space="preserve"> test pulses to +20 mV from a holding potential of -20 mV every 10 s.  To elicit hypotonic responses flow is changed to a similar solution lacking sorbitol.  This hypotonic response is reversible upon return of sorbitol as well as </w:t>
      </w:r>
      <w:proofErr w:type="spellStart"/>
      <w:r w:rsidR="009F30EE">
        <w:t>blockable</w:t>
      </w:r>
      <w:proofErr w:type="spellEnd"/>
      <w:r w:rsidR="009F30EE">
        <w:t xml:space="preserve"> by the TRP-channel blocker ruthenium red (Fig. 2A).</w:t>
      </w:r>
      <w:r w:rsidR="008B31FE">
        <w:rPr>
          <w:b/>
        </w:rPr>
        <w:tab/>
      </w:r>
    </w:p>
    <w:p w14:paraId="211DD80D" w14:textId="77777777" w:rsidR="0018198B" w:rsidRDefault="0018198B" w:rsidP="0067091C">
      <w:pPr>
        <w:rPr>
          <w:b/>
        </w:rPr>
      </w:pPr>
    </w:p>
    <w:p w14:paraId="10F61DAD" w14:textId="5E7FF14D" w:rsidR="0018198B" w:rsidRPr="00A07F78" w:rsidRDefault="0018198B" w:rsidP="0018198B">
      <w:pPr>
        <w:jc w:val="both"/>
        <w:rPr>
          <w:rFonts w:ascii="华文宋体" w:eastAsia="华文宋体" w:hAnsi="华文宋体" w:cs="华文宋体"/>
          <w:lang w:eastAsia="zh-CN"/>
        </w:rPr>
      </w:pPr>
      <w:r>
        <w:tab/>
        <w:t xml:space="preserve">In a typical patch-clamp experiment, symmetric solution is used, </w:t>
      </w:r>
      <w:r w:rsidRPr="00273625">
        <w:rPr>
          <w:i/>
        </w:rPr>
        <w:t>i.e.</w:t>
      </w:r>
      <w:r>
        <w:t xml:space="preserve"> the solution b</w:t>
      </w:r>
      <w:r w:rsidR="00D11132">
        <w:t xml:space="preserve">athing the patch and the </w:t>
      </w:r>
      <w:r>
        <w:t>pipette</w:t>
      </w:r>
      <w:r w:rsidR="00D11132">
        <w:t>-filling</w:t>
      </w:r>
      <w:r>
        <w:t xml:space="preserve"> solution</w:t>
      </w:r>
      <w:r w:rsidR="00D11132">
        <w:t xml:space="preserve"> are the same (98 </w:t>
      </w:r>
      <w:proofErr w:type="spellStart"/>
      <w:r w:rsidR="00D11132">
        <w:t>mM</w:t>
      </w:r>
      <w:proofErr w:type="spellEnd"/>
      <w:r w:rsidR="00D11132">
        <w:t xml:space="preserve"> </w:t>
      </w:r>
      <w:proofErr w:type="spellStart"/>
      <w:r w:rsidR="00D11132">
        <w:t>KCl</w:t>
      </w:r>
      <w:proofErr w:type="spellEnd"/>
      <w:r w:rsidR="00D11132">
        <w:t xml:space="preserve">, 1 </w:t>
      </w:r>
      <w:proofErr w:type="spellStart"/>
      <w:r w:rsidR="00D11132">
        <w:t>mM</w:t>
      </w:r>
      <w:proofErr w:type="spellEnd"/>
      <w:r w:rsidR="00D11132">
        <w:t xml:space="preserve"> MgCl</w:t>
      </w:r>
      <w:r w:rsidR="00D11132" w:rsidRPr="0067091C">
        <w:rPr>
          <w:vertAlign w:val="subscript"/>
        </w:rPr>
        <w:t>2</w:t>
      </w:r>
      <w:r w:rsidR="00D11132">
        <w:t xml:space="preserve">, and 10 </w:t>
      </w:r>
      <w:proofErr w:type="spellStart"/>
      <w:r w:rsidR="00D11132">
        <w:t>mM</w:t>
      </w:r>
      <w:proofErr w:type="spellEnd"/>
      <w:r w:rsidR="00D11132">
        <w:t xml:space="preserve"> K</w:t>
      </w:r>
      <w:r w:rsidR="00D11132" w:rsidRPr="0067091C">
        <w:rPr>
          <w:vertAlign w:val="superscript"/>
        </w:rPr>
        <w:t>+</w:t>
      </w:r>
      <w:r w:rsidR="00D11132">
        <w:t>-HEPES, pH 7.2)</w:t>
      </w:r>
      <w:r>
        <w:t>.  Here, the inside-out patch excised from a rat-</w:t>
      </w:r>
      <w:r w:rsidRPr="00273625">
        <w:rPr>
          <w:i/>
        </w:rPr>
        <w:t xml:space="preserve">TRPV4 </w:t>
      </w:r>
      <w:r>
        <w:t xml:space="preserve">expression oocyte is held at +50 mV.  Pulses </w:t>
      </w:r>
      <w:r w:rsidRPr="00513CCE">
        <w:t xml:space="preserve">of suction are generated from the syringe. Brief suctions, hundreds of </w:t>
      </w:r>
      <w:proofErr w:type="spellStart"/>
      <w:r w:rsidRPr="00513CCE">
        <w:t>msec</w:t>
      </w:r>
      <w:proofErr w:type="spellEnd"/>
      <w:r w:rsidRPr="00513CCE">
        <w:t xml:space="preserve"> in duration, applied at tens of mm Hg, elicit </w:t>
      </w:r>
      <w:r w:rsidR="005A22B9" w:rsidRPr="00513CCE">
        <w:t xml:space="preserve">the ~40 </w:t>
      </w:r>
      <w:proofErr w:type="spellStart"/>
      <w:r w:rsidR="005A22B9" w:rsidRPr="00513CCE">
        <w:t>pS</w:t>
      </w:r>
      <w:proofErr w:type="spellEnd"/>
      <w:r w:rsidR="005A22B9" w:rsidRPr="00513CCE">
        <w:t xml:space="preserve"> unitary conductance native to the oocyte</w:t>
      </w:r>
      <w:r w:rsidR="00EB06D8" w:rsidRPr="00513CCE">
        <w:t xml:space="preserve"> me</w:t>
      </w:r>
      <w:bookmarkStart w:id="0" w:name="_GoBack"/>
      <w:bookmarkEnd w:id="0"/>
      <w:r w:rsidR="00EB06D8" w:rsidRPr="00513CCE">
        <w:t>mbrane</w:t>
      </w:r>
      <w:r w:rsidR="005A22B9" w:rsidRPr="00513CCE">
        <w:t xml:space="preserve"> </w:t>
      </w:r>
      <w:hyperlink w:anchor="_ENREF_37" w:tooltip="Maroto, 2005 #719" w:history="1">
        <w:r w:rsidR="005A22B9" w:rsidRPr="00513CCE">
          <w:fldChar w:fldCharType="begin"/>
        </w:r>
        <w:r w:rsidR="005A22B9" w:rsidRPr="00513CCE">
          <w:instrText xml:space="preserve"> ADDIN EN.CITE &lt;EndNote&gt;&lt;Cite&gt;&lt;Author&gt;Maroto&lt;/Author&gt;&lt;Year&gt;2005&lt;/Year&gt;&lt;RecNum&gt;719&lt;/RecNum&gt;&lt;DisplayText&gt;&lt;style face="superscript"&gt;37&lt;/style&gt;&lt;/DisplayText&gt;&lt;record&gt;&lt;rec-number&gt;719&lt;/rec-number&gt;&lt;foreign-keys&gt;&lt;key app="EN" db-id="azz5fw5ew2dv5pevww9ptxe60rxxtt2ftdwe"&gt;719&lt;/key&gt;&lt;/foreign-keys&gt;&lt;ref-type name="Journal Article"&gt;17&lt;/ref-type&gt;&lt;contributors&gt;&lt;authors&gt;&lt;author&gt;Maroto, R.&lt;/author&gt;&lt;author&gt;Raso, A.&lt;/author&gt;&lt;author&gt;Wood, T. G.&lt;/author&gt;&lt;author&gt;Kurosky, A.&lt;/author&gt;&lt;author&gt;Martinac, B.&lt;/author&gt;&lt;author&gt;Hamill, O. P.&lt;/author&gt;&lt;/authors&gt;&lt;/contributors&gt;&lt;titles&gt;&lt;title&gt;TRPC1 forms the stretch-activated cation channel in vertebrate cells.[see comment]&lt;/title&gt;&lt;secondary-title&gt;Nature Cell Biology&lt;/secondary-title&gt;&lt;/titles&gt;&lt;pages&gt;179-85&lt;/pages&gt;&lt;volume&gt;7&lt;/volume&gt;&lt;number&gt;2&lt;/number&gt;&lt;keywords&gt;&lt;keyword&gt;Animals&lt;/keyword&gt;&lt;keyword&gt;CHO Cells&lt;/keyword&gt;&lt;keyword&gt;*Calcium Channels/ph [Physiology]&lt;/keyword&gt;&lt;keyword&gt;Cricetinae&lt;/keyword&gt;&lt;keyword&gt;Humans&lt;/keyword&gt;&lt;keyword&gt;*Ion Channels/ch [Chemistry]&lt;/keyword&gt;&lt;keyword&gt;Liposomes&lt;/keyword&gt;&lt;keyword&gt;Mice&lt;/keyword&gt;&lt;keyword&gt;Patch-Clamp Techniques&lt;/keyword&gt;&lt;keyword&gt;RNA, Antisense/pd [Pharmacology]&lt;/keyword&gt;&lt;keyword&gt;Research Support, Non-U.S. Gov&amp;apos;t&lt;/keyword&gt;&lt;keyword&gt;Research Support, U.S. Gov&amp;apos;t, Non-P.H.S.&lt;/keyword&gt;&lt;keyword&gt;Stress, Mechanical&lt;/keyword&gt;&lt;keyword&gt;TRPC Cation Channels&lt;/keyword&gt;&lt;keyword&gt;Transfection&lt;/keyword&gt;&lt;keyword&gt;Transient Receptor Potential Channels&lt;/keyword&gt;&lt;keyword&gt;Xenopus laevis&lt;/keyword&gt;&lt;/keywords&gt;&lt;dates&gt;&lt;year&gt;2005&lt;/year&gt;&lt;/dates&gt;&lt;urls&gt;&lt;/urls&gt;&lt;/record&gt;&lt;/Cite&gt;&lt;/EndNote&gt;</w:instrText>
        </w:r>
        <w:r w:rsidR="005A22B9" w:rsidRPr="00513CCE">
          <w:fldChar w:fldCharType="separate"/>
        </w:r>
        <w:r w:rsidR="005A22B9" w:rsidRPr="00513CCE">
          <w:rPr>
            <w:noProof/>
            <w:vertAlign w:val="superscript"/>
          </w:rPr>
          <w:t>37</w:t>
        </w:r>
        <w:r w:rsidR="005A22B9" w:rsidRPr="00513CCE">
          <w:fldChar w:fldCharType="end"/>
        </w:r>
      </w:hyperlink>
      <w:r w:rsidR="00C53A67" w:rsidRPr="00513CCE">
        <w:t xml:space="preserve"> and the ~9</w:t>
      </w:r>
      <w:r w:rsidR="005A22B9" w:rsidRPr="00513CCE">
        <w:t xml:space="preserve">0 </w:t>
      </w:r>
      <w:proofErr w:type="spellStart"/>
      <w:r w:rsidR="005A22B9" w:rsidRPr="00513CCE">
        <w:t>pS</w:t>
      </w:r>
      <w:proofErr w:type="spellEnd"/>
      <w:r w:rsidR="005A22B9" w:rsidRPr="00513CCE">
        <w:t xml:space="preserve"> unitary conductance of the </w:t>
      </w:r>
      <w:proofErr w:type="spellStart"/>
      <w:r w:rsidR="005A22B9" w:rsidRPr="00513CCE">
        <w:t>heterologously</w:t>
      </w:r>
      <w:proofErr w:type="spellEnd"/>
      <w:r w:rsidR="005A22B9" w:rsidRPr="00513CCE">
        <w:t xml:space="preserve"> expressed TRPV4  </w:t>
      </w:r>
      <w:r>
        <w:t>(Fig. 2B)</w:t>
      </w:r>
      <w:r w:rsidRPr="00CE01FA">
        <w:t xml:space="preserve"> </w:t>
      </w:r>
      <w:hyperlink w:anchor="_ENREF_14" w:tooltip="Loukin, 2010 #1674" w:history="1">
        <w:r w:rsidR="005A22B9">
          <w:fldChar w:fldCharType="begin"/>
        </w:r>
        <w:r w:rsidR="005A22B9">
          <w:instrText xml:space="preserve"> ADDIN EN.CITE &lt;EndNote&gt;&lt;Cite&gt;&lt;Author&gt;Loukin&lt;/Author&gt;&lt;Year&gt;2010&lt;/Year&gt;&lt;RecNum&gt;1674&lt;/RecNum&gt;&lt;DisplayText&gt;&lt;style face="superscript"&gt;14&lt;/style&gt;&lt;/DisplayText&gt;&lt;record&gt;&lt;rec-number&gt;1674&lt;/rec-number&gt;&lt;foreign-keys&gt;&lt;key app="EN" db-id="azz5fw5ew2dv5pevww9ptxe60rxxtt2ftdwe"&gt;1674&lt;/key&gt;&lt;/foreign-keys&gt;&lt;ref-type name="Journal Article"&gt;17&lt;/ref-type&gt;&lt;contributors&gt;&lt;authors&gt;&lt;author&gt;Loukin, S.&lt;/author&gt;&lt;author&gt;Zhou, X.&lt;/author&gt;&lt;author&gt;Su, Z.&lt;/author&gt;&lt;author&gt;Saimi, Y.&lt;/author&gt;&lt;author&gt;Kung, C.&lt;/author&gt;&lt;/authors&gt;&lt;/contributors&gt;&lt;auth-address&gt;Laboratory of Molecular Biology, University of Wisconsin, Madison, Wisconsin 53706, USA. shloukin@wisc.edu&lt;/auth-address&gt;&lt;titles&gt;&lt;title&gt;Wild-type and brachyolmia-causing mutant TRPV4 channels respond directly to stretch force&lt;/title&gt;&lt;secondary-title&gt;J Biol Chem&lt;/secondary-title&gt;&lt;/titles&gt;&lt;periodical&gt;&lt;full-title&gt;J Biol Chem&lt;/full-title&gt;&lt;/periodical&gt;&lt;pages&gt;27176-81&lt;/pages&gt;&lt;volume&gt;285&lt;/volume&gt;&lt;number&gt;35&lt;/number&gt;&lt;edition&gt;2010/07/08&lt;/edition&gt;&lt;keywords&gt;&lt;keyword&gt;Animals&lt;/keyword&gt;&lt;keyword&gt;Bone Diseases,&lt;/keyword&gt;&lt;keyword&gt;Developmental/genetics/*metabolism/pathology/physiopathology&lt;/keyword&gt;&lt;keyword&gt;Disease Models, Animal&lt;/keyword&gt;&lt;keyword&gt;Genetic Diseases, Inborn/genetics/*metabolism/pathology/physiopathology&lt;/keyword&gt;&lt;keyword&gt;Humans&lt;/keyword&gt;&lt;keyword&gt;*Mutation, Missense&lt;/keyword&gt;&lt;keyword&gt;Oocytes&lt;/keyword&gt;&lt;keyword&gt;Phospholipases A2/genetics/metabolism&lt;/keyword&gt;&lt;keyword&gt;Rats&lt;/keyword&gt;&lt;keyword&gt;TRPV Cation Channels/genetics/*metabolism&lt;/keyword&gt;&lt;keyword&gt;Weight-Bearing&lt;/keyword&gt;&lt;keyword&gt;Xenopus&lt;/keyword&gt;&lt;/keywords&gt;&lt;dates&gt;&lt;year&gt;2010&lt;/year&gt;&lt;pub-dates&gt;&lt;date&gt;Aug 27&lt;/date&gt;&lt;/pub-dates&gt;&lt;/dates&gt;&lt;isbn&gt;1083-351X (Electronic)&amp;#xD;0021-9258 (Linking)&lt;/isbn&gt;&lt;accession-num&gt;20605796&lt;/accession-num&gt;&lt;urls&gt;&lt;related-urls&gt;&lt;url&gt;http://www.ncbi.nlm.nih.gov/pubmed/20605796&lt;/url&gt;&lt;/related-urls&gt;&lt;/urls&gt;&lt;custom2&gt;2930716&lt;/custom2&gt;&lt;electronic-resource-num&gt;M110.143370 [pii]&amp;#xD;10.1074/jbc.M110.143370&lt;/electronic-resource-num&gt;&lt;language&gt;eng&lt;/language&gt;&lt;/record&gt;&lt;/Cite&gt;&lt;/EndNote&gt;</w:instrText>
        </w:r>
        <w:r w:rsidR="005A22B9">
          <w:fldChar w:fldCharType="separate"/>
        </w:r>
        <w:r w:rsidR="005A22B9" w:rsidRPr="00CE01FA">
          <w:rPr>
            <w:noProof/>
            <w:vertAlign w:val="superscript"/>
          </w:rPr>
          <w:t>14</w:t>
        </w:r>
        <w:r w:rsidR="005A22B9">
          <w:fldChar w:fldCharType="end"/>
        </w:r>
      </w:hyperlink>
      <w:r>
        <w:t>.</w:t>
      </w:r>
      <w:r w:rsidR="00A07F78">
        <w:rPr>
          <w:rFonts w:ascii="华文宋体" w:eastAsia="华文宋体" w:hAnsi="华文宋体" w:cs="华文宋体" w:hint="eastAsia"/>
          <w:lang w:eastAsia="zh-CN"/>
        </w:rPr>
        <w:t xml:space="preserve">   </w:t>
      </w:r>
    </w:p>
    <w:p w14:paraId="2A9AB1EF" w14:textId="77777777" w:rsidR="00331F4C" w:rsidRDefault="00331F4C" w:rsidP="0067091C">
      <w:pPr>
        <w:rPr>
          <w:b/>
        </w:rPr>
      </w:pPr>
    </w:p>
    <w:p w14:paraId="0CCA6DE3" w14:textId="77777777" w:rsidR="00E26BF7" w:rsidRDefault="00E26BF7" w:rsidP="00E26BF7">
      <w:pPr>
        <w:rPr>
          <w:b/>
        </w:rPr>
      </w:pPr>
      <w:r w:rsidRPr="009B4218">
        <w:rPr>
          <w:b/>
        </w:rPr>
        <w:t>Figure Legends</w:t>
      </w:r>
    </w:p>
    <w:p w14:paraId="4CE649BF" w14:textId="18261BB9" w:rsidR="00E26BF7" w:rsidRDefault="006325AD" w:rsidP="00E26BF7">
      <w:pPr>
        <w:rPr>
          <w:b/>
        </w:rPr>
      </w:pPr>
      <w:r>
        <w:rPr>
          <w:b/>
        </w:rPr>
        <w:t xml:space="preserve"> </w:t>
      </w:r>
    </w:p>
    <w:p w14:paraId="39A80BA3" w14:textId="3B45A9C6" w:rsidR="00E26BF7" w:rsidRDefault="00E26BF7" w:rsidP="00E26BF7">
      <w:r>
        <w:rPr>
          <w:b/>
        </w:rPr>
        <w:t xml:space="preserve">Fig. 1.  </w:t>
      </w:r>
      <w:r w:rsidRPr="004D0C21">
        <w:t xml:space="preserve">Rat TRPV4 expressed in yeast respond to hypotonic shock. </w:t>
      </w:r>
      <w:r>
        <w:t xml:space="preserve"> </w:t>
      </w:r>
      <w:r w:rsidRPr="004D0C21">
        <w:rPr>
          <w:b/>
        </w:rPr>
        <w:t xml:space="preserve">(A) </w:t>
      </w:r>
      <w:r>
        <w:t xml:space="preserve">A diagram showing the experimental methods. </w:t>
      </w:r>
      <w:r w:rsidRPr="004D0C21">
        <w:rPr>
          <w:b/>
        </w:rPr>
        <w:t>(B)</w:t>
      </w:r>
      <w:r>
        <w:t xml:space="preserve"> A 750 </w:t>
      </w:r>
      <w:proofErr w:type="spellStart"/>
      <w:r>
        <w:t>mOsM</w:t>
      </w:r>
      <w:proofErr w:type="spellEnd"/>
      <w:r>
        <w:t xml:space="preserve"> hypotonic shock (arrow heads) triggers a large luminescence increase (in relative luminescence units, RLU) in TRPV4 </w:t>
      </w:r>
      <w:proofErr w:type="spellStart"/>
      <w:r>
        <w:t>transformants</w:t>
      </w:r>
      <w:proofErr w:type="spellEnd"/>
      <w:r>
        <w:t xml:space="preserve">, but not in </w:t>
      </w:r>
      <w:proofErr w:type="spellStart"/>
      <w:r>
        <w:t>transformants</w:t>
      </w:r>
      <w:proofErr w:type="spellEnd"/>
      <w:r>
        <w:t xml:space="preserve"> of an empty plasmid, or plasmid bearing a </w:t>
      </w:r>
      <w:r w:rsidRPr="004D0C21">
        <w:rPr>
          <w:i/>
        </w:rPr>
        <w:t>TRPV4</w:t>
      </w:r>
      <w:r>
        <w:t xml:space="preserve"> with a mutation in its ion filter (M680K).  </w:t>
      </w:r>
      <w:r w:rsidRPr="004D0C21">
        <w:rPr>
          <w:b/>
        </w:rPr>
        <w:t>(C)</w:t>
      </w:r>
      <w:r>
        <w:t xml:space="preserve"> A dose-response relation between hypotonic shock and the peak response (mean + S.D., n = 3).  Measurements from 2.4 x 10</w:t>
      </w:r>
      <w:r w:rsidRPr="004D0C21">
        <w:rPr>
          <w:vertAlign w:val="superscript"/>
        </w:rPr>
        <w:t>6</w:t>
      </w:r>
      <w:r>
        <w:t xml:space="preserve"> cells each</w:t>
      </w:r>
      <w:r w:rsidRPr="004D0C21">
        <w:t xml:space="preserve"> </w:t>
      </w:r>
      <w:hyperlink w:anchor="_ENREF_24" w:tooltip="Loukin, 2009 #1415" w:history="1">
        <w:r w:rsidR="005A22B9">
          <w:fldChar w:fldCharType="begin"/>
        </w:r>
        <w:r w:rsidR="005A22B9">
          <w:instrText xml:space="preserve"> ADDIN EN.CITE &lt;EndNote&gt;&lt;Cite&gt;&lt;Author&gt;Loukin&lt;/Author&gt;&lt;Year&gt;2009&lt;/Year&gt;&lt;RecNum&gt;1415&lt;/RecNum&gt;&lt;DisplayText&gt;&lt;style face="superscript"&gt;24&lt;/style&gt;&lt;/DisplayText&gt;&lt;record&gt;&lt;rec-number&gt;1415&lt;/rec-number&gt;&lt;foreign-keys&gt;&lt;key app="EN" db-id="azz5fw5ew2dv5pevww9ptxe60rxxtt2ftdwe"&gt;1415&lt;/key&gt;&lt;/foreign-keys&gt;&lt;ref-type name="Journal Article"&gt;17&lt;/ref-type&gt;&lt;contributors&gt;&lt;authors&gt;&lt;author&gt;Loukin, S. H.&lt;/author&gt;&lt;author&gt;Su, Z.&lt;/author&gt;&lt;author&gt;Kung, C.&lt;/author&gt;&lt;/authors&gt;&lt;/contributors&gt;&lt;auth-address&gt;Laboratory of Molecular Biology, University of Wisconsin-Madison, 1525 Linden Drive Madison, WI 53706, USA.&lt;/auth-address&gt;&lt;titles&gt;&lt;title&gt;Hypotonic shocks activate rat TRPV4 in yeast in the absence of polyunsaturated fatty acids&lt;/title&gt;&lt;secondary-title&gt;FEBS Lett&lt;/secondary-title&gt;&lt;/titles&gt;&lt;periodical&gt;&lt;full-title&gt;FEBS Lett&lt;/full-title&gt;&lt;/periodical&gt;&lt;pages&gt;754-8&lt;/pages&gt;&lt;volume&gt;583&lt;/volume&gt;&lt;number&gt;4&lt;/number&gt;&lt;edition&gt;2009/01/29&lt;/edition&gt;&lt;keywords&gt;&lt;keyword&gt;Animals&lt;/keyword&gt;&lt;keyword&gt;Fatty Acids, Unsaturated/*genetics&lt;/keyword&gt;&lt;keyword&gt;Hypotonic Solutions/*pharmacology&lt;/keyword&gt;&lt;keyword&gt;Ion Channels/*classification/genetics/*metabolism&lt;/keyword&gt;&lt;keyword&gt;Rats&lt;/keyword&gt;&lt;keyword&gt;Saccharomyces cerevisiae/genetics/*metabolism&lt;/keyword&gt;&lt;keyword&gt;TRPV Cation Channels/genetics/*metabolism&lt;/keyword&gt;&lt;/keywords&gt;&lt;dates&gt;&lt;year&gt;2009&lt;/year&gt;&lt;pub-dates&gt;&lt;date&gt;Feb 18&lt;/date&gt;&lt;/pub-dates&gt;&lt;/dates&gt;&lt;isbn&gt;1873-3468 (Electronic)&lt;/isbn&gt;&lt;accession-num&gt;19174160&lt;/accession-num&gt;&lt;urls&gt;&lt;related-urls&gt;&lt;url&gt;http://www.ncbi.nlm.nih.gov/entrez/query.fcgi?cmd=Retrieve&amp;amp;db=PubMed&amp;amp;dopt=Citation&amp;amp;list_uids=19174160&lt;/url&gt;&lt;/related-urls&gt;&lt;/urls&gt;&lt;electronic-resource-num&gt;S0014-5793(09)00049-0 [pii]&amp;#xD;10.1016/j.febslet.2009.01.027&lt;/electronic-resource-num&gt;&lt;language&gt;eng&lt;/language&gt;&lt;/record&gt;&lt;/Cite&gt;&lt;/EndNote&gt;</w:instrText>
        </w:r>
        <w:r w:rsidR="005A22B9">
          <w:fldChar w:fldCharType="separate"/>
        </w:r>
        <w:r w:rsidR="005A22B9" w:rsidRPr="004D0C21">
          <w:rPr>
            <w:noProof/>
            <w:vertAlign w:val="superscript"/>
          </w:rPr>
          <w:t>24</w:t>
        </w:r>
        <w:r w:rsidR="005A22B9">
          <w:fldChar w:fldCharType="end"/>
        </w:r>
      </w:hyperlink>
      <w:r>
        <w:t>.</w:t>
      </w:r>
    </w:p>
    <w:p w14:paraId="7ED35197" w14:textId="77777777" w:rsidR="00E26BF7" w:rsidRDefault="00E26BF7" w:rsidP="00E26BF7"/>
    <w:p w14:paraId="2CCACC32" w14:textId="4780AABC" w:rsidR="00E26BF7" w:rsidRPr="00E26BF7" w:rsidRDefault="00E26BF7" w:rsidP="0067091C">
      <w:r w:rsidRPr="002B53E1">
        <w:rPr>
          <w:b/>
        </w:rPr>
        <w:t>Fig. 2.</w:t>
      </w:r>
      <w:r>
        <w:t xml:space="preserve">  Electrophysiological examinations of TRPV4 activity </w:t>
      </w:r>
      <w:proofErr w:type="spellStart"/>
      <w:r>
        <w:t>heterologously</w:t>
      </w:r>
      <w:proofErr w:type="spellEnd"/>
      <w:r>
        <w:t xml:space="preserve"> expressed </w:t>
      </w:r>
      <w:proofErr w:type="spellStart"/>
      <w:r w:rsidRPr="00B659F5">
        <w:rPr>
          <w:i/>
        </w:rPr>
        <w:t>Xenopus</w:t>
      </w:r>
      <w:proofErr w:type="spellEnd"/>
      <w:r w:rsidRPr="00B659F5">
        <w:rPr>
          <w:i/>
        </w:rPr>
        <w:t xml:space="preserve"> </w:t>
      </w:r>
      <w:r>
        <w:t xml:space="preserve">oocytes.  </w:t>
      </w:r>
      <w:r w:rsidRPr="00B659F5">
        <w:rPr>
          <w:b/>
        </w:rPr>
        <w:t>(A)</w:t>
      </w:r>
      <w:r>
        <w:rPr>
          <w:b/>
        </w:rPr>
        <w:t xml:space="preserve"> </w:t>
      </w:r>
      <w:r>
        <w:t>Whole-oocyte macroscopic-</w:t>
      </w:r>
      <w:r w:rsidRPr="002E2F1D">
        <w:t>current response</w:t>
      </w:r>
      <w:r>
        <w:t>s</w:t>
      </w:r>
      <w:r w:rsidRPr="002E2F1D">
        <w:t xml:space="preserve"> to hypotonic stimuli examined with a </w:t>
      </w:r>
      <w:r w:rsidRPr="002E2F1D">
        <w:lastRenderedPageBreak/>
        <w:t>two-ele</w:t>
      </w:r>
      <w:r>
        <w:t>ctrode voltage clamp</w:t>
      </w:r>
      <w:r w:rsidRPr="00B659F5">
        <w:t>.</w:t>
      </w:r>
      <w:r>
        <w:rPr>
          <w:b/>
        </w:rPr>
        <w:t xml:space="preserve">  </w:t>
      </w:r>
      <w:r w:rsidRPr="00B659F5">
        <w:t>Peak currents from an oocyte</w:t>
      </w:r>
      <w:r>
        <w:t xml:space="preserve"> expressing very high levels of wild-type TRPV4 (5 days after injection of 40 </w:t>
      </w:r>
      <w:proofErr w:type="spellStart"/>
      <w:r>
        <w:t>ng</w:t>
      </w:r>
      <w:proofErr w:type="spellEnd"/>
      <w:r>
        <w:t xml:space="preserve"> of </w:t>
      </w:r>
      <w:proofErr w:type="spellStart"/>
      <w:r>
        <w:t>cRNA</w:t>
      </w:r>
      <w:proofErr w:type="spellEnd"/>
      <w:r>
        <w:t xml:space="preserve">) upon 100-msec voltage steps (from -20 to +20 mV every 10 sec) (inset) in response to the removal of 100 </w:t>
      </w:r>
      <w:proofErr w:type="spellStart"/>
      <w:r>
        <w:t>mM</w:t>
      </w:r>
      <w:proofErr w:type="spellEnd"/>
      <w:r>
        <w:t xml:space="preserve"> sorbitol from the 250 </w:t>
      </w:r>
      <w:proofErr w:type="spellStart"/>
      <w:r>
        <w:t>mOsM</w:t>
      </w:r>
      <w:proofErr w:type="spellEnd"/>
      <w:r>
        <w:t xml:space="preserve"> bath solution (open bars) and the addition of 3 </w:t>
      </w:r>
      <w:r>
        <w:sym w:font="Symbol" w:char="F06D"/>
      </w:r>
      <w:r>
        <w:t>M ruthenium red (</w:t>
      </w:r>
      <w:proofErr w:type="spellStart"/>
      <w:r>
        <w:t>RuR</w:t>
      </w:r>
      <w:proofErr w:type="spellEnd"/>
      <w:r>
        <w:t>; filled bar).  Evident are the repeated peak-current increases upon hypotonic stimuli and its decreases upon the return to isotonic solution or the addition of the channel blocker (</w:t>
      </w:r>
      <w:proofErr w:type="spellStart"/>
      <w:r>
        <w:t>RuR</w:t>
      </w:r>
      <w:proofErr w:type="spellEnd"/>
      <w:r>
        <w:t xml:space="preserve">).   </w:t>
      </w:r>
      <w:r>
        <w:rPr>
          <w:b/>
        </w:rPr>
        <w:t>(B</w:t>
      </w:r>
      <w:r w:rsidRPr="00B659F5">
        <w:rPr>
          <w:b/>
        </w:rPr>
        <w:t>)</w:t>
      </w:r>
      <w:r>
        <w:rPr>
          <w:b/>
        </w:rPr>
        <w:t xml:space="preserve"> </w:t>
      </w:r>
      <w:r w:rsidRPr="00D80FB7">
        <w:t>Direct activation of wild-type TRPV4 by membrane stretch seen under a patch clamp.</w:t>
      </w:r>
      <w:r>
        <w:t xml:space="preserve">  A sample of raw traces of average quality from a patch excised from a TRPV4-expreesssing oocyte, showing activation by 60-mm Hg suction (lower trace) applied to an excised inside-out patch held at +50 mV.  The uppermost trace is displayed at a faster time base to show the unitary current transition between closed (C) and two open levels (O1 and O2)</w:t>
      </w:r>
      <w:r w:rsidRPr="001745E3">
        <w:t xml:space="preserve"> </w:t>
      </w:r>
      <w:hyperlink w:anchor="_ENREF_14" w:tooltip="Loukin, 2010 #1674" w:history="1">
        <w:r w:rsidR="005A22B9">
          <w:fldChar w:fldCharType="begin"/>
        </w:r>
        <w:r w:rsidR="005A22B9">
          <w:instrText xml:space="preserve"> ADDIN EN.CITE &lt;EndNote&gt;&lt;Cite&gt;&lt;Author&gt;Loukin&lt;/Author&gt;&lt;Year&gt;2010&lt;/Year&gt;&lt;RecNum&gt;1674&lt;/RecNum&gt;&lt;DisplayText&gt;&lt;style face="superscript"&gt;14&lt;/style&gt;&lt;/DisplayText&gt;&lt;record&gt;&lt;rec-number&gt;1674&lt;/rec-number&gt;&lt;foreign-keys&gt;&lt;key app="EN" db-id="azz5fw5ew2dv5pevww9ptxe60rxxtt2ftdwe"&gt;1674&lt;/key&gt;&lt;/foreign-keys&gt;&lt;ref-type name="Journal Article"&gt;17&lt;/ref-type&gt;&lt;contributors&gt;&lt;authors&gt;&lt;author&gt;Loukin, S.&lt;/author&gt;&lt;author&gt;Zhou, X.&lt;/author&gt;&lt;author&gt;Su, Z.&lt;/author&gt;&lt;author&gt;Saimi, Y.&lt;/author&gt;&lt;author&gt;Kung, C.&lt;/author&gt;&lt;/authors&gt;&lt;/contributors&gt;&lt;auth-address&gt;Laboratory of Molecular Biology, University of Wisconsin, Madison, Wisconsin 53706, USA. shloukin@wisc.edu&lt;/auth-address&gt;&lt;titles&gt;&lt;title&gt;Wild-type and brachyolmia-causing mutant TRPV4 channels respond directly to stretch force&lt;/title&gt;&lt;secondary-title&gt;J Biol Chem&lt;/secondary-title&gt;&lt;/titles&gt;&lt;periodical&gt;&lt;full-title&gt;J Biol Chem&lt;/full-title&gt;&lt;/periodical&gt;&lt;pages&gt;27176-81&lt;/pages&gt;&lt;volume&gt;285&lt;/volume&gt;&lt;number&gt;35&lt;/number&gt;&lt;edition&gt;2010/07/08&lt;/edition&gt;&lt;keywords&gt;&lt;keyword&gt;Animals&lt;/keyword&gt;&lt;keyword&gt;Bone Diseases,&lt;/keyword&gt;&lt;keyword&gt;Developmental/genetics/*metabolism/pathology/physiopathology&lt;/keyword&gt;&lt;keyword&gt;Disease Models, Animal&lt;/keyword&gt;&lt;keyword&gt;Genetic Diseases, Inborn/genetics/*metabolism/pathology/physiopathology&lt;/keyword&gt;&lt;keyword&gt;Humans&lt;/keyword&gt;&lt;keyword&gt;*Mutation, Missense&lt;/keyword&gt;&lt;keyword&gt;Oocytes&lt;/keyword&gt;&lt;keyword&gt;Phospholipases A2/genetics/metabolism&lt;/keyword&gt;&lt;keyword&gt;Rats&lt;/keyword&gt;&lt;keyword&gt;TRPV Cation Channels/genetics/*metabolism&lt;/keyword&gt;&lt;keyword&gt;Weight-Bearing&lt;/keyword&gt;&lt;keyword&gt;Xenopus&lt;/keyword&gt;&lt;/keywords&gt;&lt;dates&gt;&lt;year&gt;2010&lt;/year&gt;&lt;pub-dates&gt;&lt;date&gt;Aug 27&lt;/date&gt;&lt;/pub-dates&gt;&lt;/dates&gt;&lt;isbn&gt;1083-351X (Electronic)&amp;#xD;0021-9258 (Linking)&lt;/isbn&gt;&lt;accession-num&gt;20605796&lt;/accession-num&gt;&lt;urls&gt;&lt;related-urls&gt;&lt;url&gt;http://www.ncbi.nlm.nih.gov/pubmed/20605796&lt;/url&gt;&lt;/related-urls&gt;&lt;/urls&gt;&lt;custom2&gt;2930716&lt;/custom2&gt;&lt;electronic-resource-num&gt;M110.143370 [pii]&amp;#xD;10.1074/jbc.M110.143370&lt;/electronic-resource-num&gt;&lt;language&gt;eng&lt;/language&gt;&lt;/record&gt;&lt;/Cite&gt;&lt;/EndNote&gt;</w:instrText>
        </w:r>
        <w:r w:rsidR="005A22B9">
          <w:fldChar w:fldCharType="separate"/>
        </w:r>
        <w:r w:rsidR="005A22B9" w:rsidRPr="001745E3">
          <w:rPr>
            <w:noProof/>
            <w:vertAlign w:val="superscript"/>
          </w:rPr>
          <w:t>14</w:t>
        </w:r>
        <w:r w:rsidR="005A22B9">
          <w:fldChar w:fldCharType="end"/>
        </w:r>
      </w:hyperlink>
      <w:r>
        <w:t xml:space="preserve">.  </w:t>
      </w:r>
    </w:p>
    <w:p w14:paraId="7B0869A9" w14:textId="77777777" w:rsidR="00E26BF7" w:rsidRDefault="00E26BF7" w:rsidP="0067091C">
      <w:pPr>
        <w:rPr>
          <w:b/>
        </w:rPr>
      </w:pPr>
    </w:p>
    <w:p w14:paraId="43D0789E" w14:textId="4BDCE406" w:rsidR="005851B2" w:rsidRDefault="005851B2" w:rsidP="0067091C">
      <w:pPr>
        <w:rPr>
          <w:b/>
        </w:rPr>
      </w:pPr>
      <w:r>
        <w:rPr>
          <w:b/>
        </w:rPr>
        <w:t>Discussion</w:t>
      </w:r>
    </w:p>
    <w:p w14:paraId="44B3EC50" w14:textId="77777777" w:rsidR="00531479" w:rsidRDefault="00531479" w:rsidP="00531479">
      <w:pPr>
        <w:rPr>
          <w:b/>
        </w:rPr>
      </w:pPr>
    </w:p>
    <w:p w14:paraId="10AB99E2" w14:textId="3DDDD4C4" w:rsidR="003F24FA" w:rsidRDefault="001F7133" w:rsidP="001F7133">
      <w:r>
        <w:tab/>
        <w:t xml:space="preserve">As stated in the </w:t>
      </w:r>
      <w:r w:rsidRPr="001F7133">
        <w:rPr>
          <w:i/>
        </w:rPr>
        <w:t>Introduction</w:t>
      </w:r>
      <w:r w:rsidR="003F24FA">
        <w:t>,</w:t>
      </w:r>
      <w:r>
        <w:t xml:space="preserve"> the methods commonly used</w:t>
      </w:r>
      <w:r w:rsidR="003F24FA">
        <w:t xml:space="preserve"> to study TRPV4 functions sometimes resulted in inconsistencies and controversies.   The two sets of methods described here offer some advantages and can complement the existing methods.  While we describe only the studies on TRPV4, the methods may be extended to study other ion channels as well.</w:t>
      </w:r>
    </w:p>
    <w:p w14:paraId="4D324F7D" w14:textId="77777777" w:rsidR="001F7133" w:rsidRDefault="001F7133" w:rsidP="00531479">
      <w:pPr>
        <w:rPr>
          <w:b/>
        </w:rPr>
      </w:pPr>
    </w:p>
    <w:p w14:paraId="2431FC3D" w14:textId="77777777" w:rsidR="00531479" w:rsidRDefault="00531479" w:rsidP="00531479">
      <w:pPr>
        <w:rPr>
          <w:b/>
        </w:rPr>
      </w:pPr>
      <w:r>
        <w:rPr>
          <w:b/>
        </w:rPr>
        <w:t xml:space="preserve">1)  Yeast </w:t>
      </w:r>
      <w:proofErr w:type="spellStart"/>
      <w:r>
        <w:rPr>
          <w:b/>
        </w:rPr>
        <w:t>Luminometry</w:t>
      </w:r>
      <w:proofErr w:type="spellEnd"/>
      <w:r>
        <w:rPr>
          <w:b/>
        </w:rPr>
        <w:t xml:space="preserve"> methods  </w:t>
      </w:r>
    </w:p>
    <w:p w14:paraId="192D776C" w14:textId="77777777" w:rsidR="0026465A" w:rsidRDefault="0026465A" w:rsidP="0026465A">
      <w:pPr>
        <w:rPr>
          <w:b/>
        </w:rPr>
      </w:pPr>
    </w:p>
    <w:p w14:paraId="457D9453" w14:textId="12A382ED" w:rsidR="00531479" w:rsidRPr="00B9624D" w:rsidRDefault="00531479" w:rsidP="0026465A">
      <w:r>
        <w:rPr>
          <w:b/>
        </w:rPr>
        <w:tab/>
      </w:r>
      <w:r w:rsidR="008D5E26">
        <w:t>B</w:t>
      </w:r>
      <w:r w:rsidRPr="00531479">
        <w:t xml:space="preserve">udding yeast </w:t>
      </w:r>
      <w:r>
        <w:t xml:space="preserve">has a </w:t>
      </w:r>
      <w:r w:rsidR="00120132">
        <w:t xml:space="preserve">native </w:t>
      </w:r>
      <w:r>
        <w:t>Ca</w:t>
      </w:r>
      <w:r w:rsidRPr="00120132">
        <w:rPr>
          <w:vertAlign w:val="superscript"/>
        </w:rPr>
        <w:t>2+</w:t>
      </w:r>
      <w:r w:rsidR="00120132">
        <w:t>-</w:t>
      </w:r>
      <w:r>
        <w:t xml:space="preserve">influx response to hypo-osmotic shock that is sensitized by mutations </w:t>
      </w:r>
      <w:r w:rsidR="00120132">
        <w:t>that affect lipid composition</w:t>
      </w:r>
      <w:r>
        <w:t xml:space="preserve"> </w:t>
      </w:r>
      <w:hyperlink w:anchor="_ENREF_30" w:tooltip="Loukin, 2007 #1412" w:history="1">
        <w:r w:rsidR="005A22B9">
          <w:fldChar w:fldCharType="begin"/>
        </w:r>
        <w:r w:rsidR="005A22B9">
          <w:instrText xml:space="preserve"> ADDIN EN.CITE &lt;EndNote&gt;&lt;Cite&gt;&lt;Author&gt;Loukin&lt;/Author&gt;&lt;Year&gt;2007&lt;/Year&gt;&lt;RecNum&gt;1412&lt;/RecNum&gt;&lt;DisplayText&gt;&lt;style face="superscript"&gt;30&lt;/style&gt;&lt;/DisplayText&gt;&lt;record&gt;&lt;rec-number&gt;1412&lt;/rec-number&gt;&lt;foreign-keys&gt;&lt;key app="EN" db-id="azz5fw5ew2dv5pevww9ptxe60rxxtt2ftdwe"&gt;1412&lt;/key&gt;&lt;/foreign-keys&gt;&lt;ref-type name="Journal Article"&gt;17&lt;/ref-type&gt;&lt;contributors&gt;&lt;authors&gt;&lt;author&gt;Loukin, S. H.&lt;/author&gt;&lt;author&gt;Kung, C.&lt;/author&gt;&lt;author&gt;Saimi, Y.&lt;/author&gt;&lt;/authors&gt;&lt;/contributors&gt;&lt;auth-address&gt;Laboratory of Molecular Biology, University of Wisconsin, Madison, WI 53706, USA. shloukin@wisc.edu&lt;/auth-address&gt;&lt;titles&gt;&lt;title&gt;Lipid perturbations sensitize osmotic down-shock activated Ca2+ influx, a yeast &amp;quot;deletome&amp;quot; analysis&lt;/title&gt;&lt;secondary-title&gt;FASEB J&lt;/secondary-title&gt;&lt;/titles&gt;&lt;periodical&gt;&lt;full-title&gt;FASEB J&lt;/full-title&gt;&lt;/periodical&gt;&lt;pages&gt;1813-20&lt;/pages&gt;&lt;volume&gt;21&lt;/volume&gt;&lt;number&gt;8&lt;/number&gt;&lt;edition&gt;2007/02/23&lt;/edition&gt;&lt;keywords&gt;&lt;keyword&gt;Calcium/*metabolism&lt;/keyword&gt;&lt;keyword&gt;Calcium Channels/*genetics&lt;/keyword&gt;&lt;keyword&gt;Lipids/biosynthesis/*physiology&lt;/keyword&gt;&lt;keyword&gt;*Osmotic Pressure&lt;/keyword&gt;&lt;keyword&gt;Phosphatidylcholines/biosynthesis&lt;/keyword&gt;&lt;keyword&gt;Sequence Deletion&lt;/keyword&gt;&lt;keyword&gt;Yeasts&lt;/keyword&gt;&lt;/keywords&gt;&lt;dates&gt;&lt;year&gt;2007&lt;/year&gt;&lt;pub-dates&gt;&lt;date&gt;Jun&lt;/date&gt;&lt;/pub-dates&gt;&lt;/dates&gt;&lt;isbn&gt;1530-6860 (Electronic)&lt;/isbn&gt;&lt;accession-num&gt;17314135&lt;/accession-num&gt;&lt;urls&gt;&lt;related-urls&gt;&lt;url&gt;http://www.ncbi.nlm.nih.gov/entrez/query.fcgi?cmd=Retrieve&amp;amp;db=PubMed&amp;amp;dopt=Citation&amp;amp;list_uids=17314135&lt;/url&gt;&lt;/related-urls&gt;&lt;/urls&gt;&lt;electronic-resource-num&gt;fj.06-7898com [pii]&amp;#xD;10.1096/fj.06-7898com&lt;/electronic-resource-num&gt;&lt;language&gt;eng&lt;/language&gt;&lt;/record&gt;&lt;/Cite&gt;&lt;/EndNote&gt;</w:instrText>
        </w:r>
        <w:r w:rsidR="005A22B9">
          <w:fldChar w:fldCharType="separate"/>
        </w:r>
        <w:r w:rsidR="005A22B9" w:rsidRPr="00531479">
          <w:rPr>
            <w:noProof/>
            <w:vertAlign w:val="superscript"/>
          </w:rPr>
          <w:t>30</w:t>
        </w:r>
        <w:r w:rsidR="005A22B9">
          <w:fldChar w:fldCharType="end"/>
        </w:r>
      </w:hyperlink>
      <w:r w:rsidR="00120132">
        <w:t xml:space="preserve">.  This signal can be erased with external EGTA.  This </w:t>
      </w:r>
      <w:proofErr w:type="spellStart"/>
      <w:r w:rsidR="00120132">
        <w:t>chelator</w:t>
      </w:r>
      <w:proofErr w:type="spellEnd"/>
      <w:r w:rsidR="00120132">
        <w:t xml:space="preserve">, however, does not erase the signal from the </w:t>
      </w:r>
      <w:proofErr w:type="spellStart"/>
      <w:r w:rsidR="00120132">
        <w:t>heterologously</w:t>
      </w:r>
      <w:proofErr w:type="spellEnd"/>
      <w:r w:rsidR="00120132">
        <w:t xml:space="preserve"> expressed TRPV4</w:t>
      </w:r>
      <w:r w:rsidR="00120132" w:rsidRPr="00120132">
        <w:t xml:space="preserve"> </w:t>
      </w:r>
      <w:hyperlink w:anchor="_ENREF_24" w:tooltip="Loukin, 2009 #1415" w:history="1">
        <w:r w:rsidR="005A22B9">
          <w:fldChar w:fldCharType="begin"/>
        </w:r>
        <w:r w:rsidR="005A22B9">
          <w:instrText xml:space="preserve"> ADDIN EN.CITE &lt;EndNote&gt;&lt;Cite&gt;&lt;Author&gt;Loukin&lt;/Author&gt;&lt;Year&gt;2009&lt;/Year&gt;&lt;RecNum&gt;1415&lt;/RecNum&gt;&lt;DisplayText&gt;&lt;style face="superscript"&gt;24&lt;/style&gt;&lt;/DisplayText&gt;&lt;record&gt;&lt;rec-number&gt;1415&lt;/rec-number&gt;&lt;foreign-keys&gt;&lt;key app="EN" db-id="azz5fw5ew2dv5pevww9ptxe60rxxtt2ftdwe"&gt;1415&lt;/key&gt;&lt;/foreign-keys&gt;&lt;ref-type name="Journal Article"&gt;17&lt;/ref-type&gt;&lt;contributors&gt;&lt;authors&gt;&lt;author&gt;Loukin, S. H.&lt;/author&gt;&lt;author&gt;Su, Z.&lt;/author&gt;&lt;author&gt;Kung, C.&lt;/author&gt;&lt;/authors&gt;&lt;/contributors&gt;&lt;auth-address&gt;Laboratory of Molecular Biology, University of Wisconsin-Madison, 1525 Linden Drive Madison, WI 53706, USA.&lt;/auth-address&gt;&lt;titles&gt;&lt;title&gt;Hypotonic shocks activate rat TRPV4 in yeast in the absence of polyunsaturated fatty acids&lt;/title&gt;&lt;secondary-title&gt;FEBS Lett&lt;/secondary-title&gt;&lt;/titles&gt;&lt;periodical&gt;&lt;full-title&gt;FEBS Lett&lt;/full-title&gt;&lt;/periodical&gt;&lt;pages&gt;754-8&lt;/pages&gt;&lt;volume&gt;583&lt;/volume&gt;&lt;number&gt;4&lt;/number&gt;&lt;edition&gt;2009/01/29&lt;/edition&gt;&lt;keywords&gt;&lt;keyword&gt;Animals&lt;/keyword&gt;&lt;keyword&gt;Fatty Acids, Unsaturated/*genetics&lt;/keyword&gt;&lt;keyword&gt;Hypotonic Solutions/*pharmacology&lt;/keyword&gt;&lt;keyword&gt;Ion Channels/*classification/genetics/*metabolism&lt;/keyword&gt;&lt;keyword&gt;Rats&lt;/keyword&gt;&lt;keyword&gt;Saccharomyces cerevisiae/genetics/*metabolism&lt;/keyword&gt;&lt;keyword&gt;TRPV Cation Channels/genetics/*metabolism&lt;/keyword&gt;&lt;/keywords&gt;&lt;dates&gt;&lt;year&gt;2009&lt;/year&gt;&lt;pub-dates&gt;&lt;date&gt;Feb 18&lt;/date&gt;&lt;/pub-dates&gt;&lt;/dates&gt;&lt;isbn&gt;1873-3468 (Electronic)&lt;/isbn&gt;&lt;accession-num&gt;19174160&lt;/accession-num&gt;&lt;urls&gt;&lt;related-urls&gt;&lt;url&gt;http://www.ncbi.nlm.nih.gov/entrez/query.fcgi?cmd=Retrieve&amp;amp;db=PubMed&amp;amp;dopt=Citation&amp;amp;list_uids=19174160&lt;/url&gt;&lt;/related-urls&gt;&lt;/urls&gt;&lt;electronic-resource-num&gt;S0014-5793(09)00049-0 [pii]&amp;#xD;10.1016/j.febslet.2009.01.027&lt;/electronic-resource-num&gt;&lt;language&gt;eng&lt;/language&gt;&lt;/record&gt;&lt;/Cite&gt;&lt;/EndNote&gt;</w:instrText>
        </w:r>
        <w:r w:rsidR="005A22B9">
          <w:fldChar w:fldCharType="separate"/>
        </w:r>
        <w:r w:rsidR="005A22B9" w:rsidRPr="00120132">
          <w:rPr>
            <w:noProof/>
            <w:vertAlign w:val="superscript"/>
          </w:rPr>
          <w:t>24</w:t>
        </w:r>
        <w:r w:rsidR="005A22B9">
          <w:fldChar w:fldCharType="end"/>
        </w:r>
      </w:hyperlink>
      <w:r w:rsidR="00120132">
        <w:t xml:space="preserve">, indicating that the channel is expressed in an internal membrane, most likely </w:t>
      </w:r>
      <w:r w:rsidR="00B703B7">
        <w:t xml:space="preserve">that of </w:t>
      </w:r>
      <w:r w:rsidR="00120132">
        <w:t>the endoplasmic reticulum, from which the Ca</w:t>
      </w:r>
      <w:r w:rsidR="00120132" w:rsidRPr="00120132">
        <w:rPr>
          <w:vertAlign w:val="superscript"/>
        </w:rPr>
        <w:t>2+</w:t>
      </w:r>
      <w:r w:rsidR="00120132">
        <w:t xml:space="preserve"> is released into the cytoplasm</w:t>
      </w:r>
      <w:r w:rsidR="008D5E26">
        <w:t xml:space="preserve"> upon the osmotic shock</w:t>
      </w:r>
      <w:r w:rsidR="00120132">
        <w:t xml:space="preserve">.  </w:t>
      </w:r>
      <w:r w:rsidR="00B703B7">
        <w:t>Traffic</w:t>
      </w:r>
      <w:r w:rsidR="00B43DA0">
        <w:t xml:space="preserve"> of </w:t>
      </w:r>
      <w:proofErr w:type="spellStart"/>
      <w:r w:rsidR="00B43DA0">
        <w:t>heterologously</w:t>
      </w:r>
      <w:proofErr w:type="spellEnd"/>
      <w:r w:rsidR="00B43DA0">
        <w:t xml:space="preserve"> expressed </w:t>
      </w:r>
      <w:r w:rsidR="00B703B7">
        <w:t xml:space="preserve">channels has not been studied in yeast.  </w:t>
      </w:r>
      <w:r w:rsidR="00120132">
        <w:t xml:space="preserve">Should this method be extended to the study of other TRP channels or other putative </w:t>
      </w:r>
      <w:proofErr w:type="spellStart"/>
      <w:r w:rsidR="00120132">
        <w:t>mechanosensitive</w:t>
      </w:r>
      <w:proofErr w:type="spellEnd"/>
      <w:r w:rsidR="00120132">
        <w:t xml:space="preserve"> channels, the </w:t>
      </w:r>
      <w:r w:rsidR="00B9624D">
        <w:t>chelation test</w:t>
      </w:r>
      <w:r w:rsidR="00120132">
        <w:t xml:space="preserve"> needs to be carried out and the presence of the native system be borne in mind.</w:t>
      </w:r>
      <w:r>
        <w:rPr>
          <w:b/>
        </w:rPr>
        <w:tab/>
      </w:r>
    </w:p>
    <w:p w14:paraId="2ED78EC2" w14:textId="1E8C7EB9" w:rsidR="00B703B7" w:rsidRDefault="00B703B7" w:rsidP="0026465A">
      <w:pPr>
        <w:rPr>
          <w:b/>
        </w:rPr>
      </w:pPr>
      <w:r>
        <w:rPr>
          <w:b/>
        </w:rPr>
        <w:tab/>
      </w:r>
    </w:p>
    <w:p w14:paraId="7DB01721" w14:textId="77777777" w:rsidR="00531479" w:rsidRDefault="00531479" w:rsidP="0026465A">
      <w:pPr>
        <w:rPr>
          <w:b/>
        </w:rPr>
      </w:pPr>
    </w:p>
    <w:p w14:paraId="0A70C60A" w14:textId="693B54F7" w:rsidR="00531479" w:rsidRDefault="00531479" w:rsidP="00531479">
      <w:pPr>
        <w:rPr>
          <w:b/>
        </w:rPr>
      </w:pPr>
      <w:proofErr w:type="gramStart"/>
      <w:r>
        <w:rPr>
          <w:b/>
        </w:rPr>
        <w:t>2)A</w:t>
      </w:r>
      <w:proofErr w:type="gramEnd"/>
      <w:r>
        <w:rPr>
          <w:b/>
        </w:rPr>
        <w:t xml:space="preserve">. </w:t>
      </w:r>
      <w:r w:rsidR="00B703B7">
        <w:rPr>
          <w:b/>
        </w:rPr>
        <w:t>Two-</w:t>
      </w:r>
      <w:r w:rsidRPr="0014535A">
        <w:rPr>
          <w:b/>
        </w:rPr>
        <w:t>electrode voltage clamp</w:t>
      </w:r>
    </w:p>
    <w:p w14:paraId="67744B2A" w14:textId="77777777" w:rsidR="00531479" w:rsidRDefault="00531479" w:rsidP="00531479">
      <w:pPr>
        <w:rPr>
          <w:b/>
        </w:rPr>
      </w:pPr>
    </w:p>
    <w:p w14:paraId="692384AE" w14:textId="13D965E8" w:rsidR="00200585" w:rsidRDefault="00B703B7" w:rsidP="00531479">
      <w:r>
        <w:rPr>
          <w:b/>
        </w:rPr>
        <w:tab/>
      </w:r>
      <w:r w:rsidRPr="00B703B7">
        <w:t xml:space="preserve">Unlike </w:t>
      </w:r>
      <w:r>
        <w:t xml:space="preserve">the patch-clamp experiment, the two-electrode voltage-clamp experiment is carried out on intact oocyte, before the removal of the </w:t>
      </w:r>
      <w:proofErr w:type="spellStart"/>
      <w:r w:rsidR="003F0164">
        <w:t>vitelline</w:t>
      </w:r>
      <w:proofErr w:type="spellEnd"/>
      <w:r w:rsidR="003F0164">
        <w:t xml:space="preserve"> envelope.  </w:t>
      </w:r>
      <w:r w:rsidR="00200585">
        <w:t xml:space="preserve">Both microscopic examination and capacity values indicate that the plasma membrane is not uniformly spherical but is high </w:t>
      </w:r>
      <w:proofErr w:type="spellStart"/>
      <w:r w:rsidR="00200585">
        <w:t>invaginated</w:t>
      </w:r>
      <w:proofErr w:type="spellEnd"/>
      <w:r w:rsidR="00200585">
        <w:t xml:space="preserve"> beneath the relatively inelastic sphere of the </w:t>
      </w:r>
      <w:proofErr w:type="spellStart"/>
      <w:r w:rsidR="00200585">
        <w:t>vitelline</w:t>
      </w:r>
      <w:proofErr w:type="spellEnd"/>
      <w:r w:rsidR="00200585">
        <w:t xml:space="preserve"> envelope.  Thus, the mechanical stress caused by </w:t>
      </w:r>
      <w:proofErr w:type="spellStart"/>
      <w:r w:rsidR="00200585">
        <w:t>hyponicity</w:t>
      </w:r>
      <w:proofErr w:type="spellEnd"/>
      <w:r w:rsidR="00200585">
        <w:t xml:space="preserve"> is not simply an isotropic inflationary tension of an expanded spherical plasma membrane. </w:t>
      </w:r>
      <w:r w:rsidR="000B6ECA">
        <w:t xml:space="preserve"> The stress likely results from the pressing of the membrane against the constraining </w:t>
      </w:r>
      <w:proofErr w:type="spellStart"/>
      <w:r w:rsidR="000B6ECA">
        <w:t>vitelline</w:t>
      </w:r>
      <w:proofErr w:type="spellEnd"/>
      <w:r w:rsidR="000B6ECA">
        <w:t xml:space="preserve"> envelope and /or away from the established cytoplasmic attachment in the face of increased osmotic pressure.</w:t>
      </w:r>
    </w:p>
    <w:p w14:paraId="049734C8" w14:textId="77777777" w:rsidR="00200585" w:rsidRDefault="00200585" w:rsidP="00531479"/>
    <w:p w14:paraId="449864AA" w14:textId="6FF0F13F" w:rsidR="00185D3A" w:rsidRPr="00B703B7" w:rsidRDefault="00185D3A" w:rsidP="00531479">
      <w:r>
        <w:tab/>
        <w:t>Expression of TRPV4, and likely certain other channels, is toxic to the oocyte, presumably due to Ca</w:t>
      </w:r>
      <w:r w:rsidRPr="00185D3A">
        <w:rPr>
          <w:vertAlign w:val="superscript"/>
        </w:rPr>
        <w:t>2+</w:t>
      </w:r>
      <w:r>
        <w:t xml:space="preserve"> leakage.  It is therefore important to continuously incubate the oocyte after TRPV4-</w:t>
      </w:r>
      <w:r w:rsidR="003F4D88">
        <w:t>C</w:t>
      </w:r>
      <w:r>
        <w:t xml:space="preserve">RNA injection in the presence of the channel blocker, ruthenium red.  </w:t>
      </w:r>
      <w:r w:rsidR="00B30CF9">
        <w:t>T</w:t>
      </w:r>
      <w:r w:rsidR="00291872">
        <w:t xml:space="preserve">he degree </w:t>
      </w:r>
      <w:r w:rsidR="00291872">
        <w:lastRenderedPageBreak/>
        <w:t>of TRPV4</w:t>
      </w:r>
      <w:r w:rsidR="00B30CF9">
        <w:t xml:space="preserve"> expression shows variability</w:t>
      </w:r>
      <w:r w:rsidR="00291872">
        <w:t>, which is not completely under experimental control.</w:t>
      </w:r>
      <w:r w:rsidR="00B30CF9">
        <w:t xml:space="preserve">  “Gain-of-function” mutant TRPV4 channels, those that show significant spontaneous opening, are systematically expressed earlier after injection than their wild-type counterpart</w:t>
      </w:r>
      <w:r w:rsidR="00B30CF9" w:rsidRPr="00B30CF9">
        <w:t xml:space="preserve"> </w:t>
      </w:r>
      <w:hyperlink w:anchor="_ENREF_23" w:tooltip="Loukin, 2011 #1586" w:history="1">
        <w:r w:rsidR="005A22B9">
          <w:fldChar w:fldCharType="begin"/>
        </w:r>
        <w:r w:rsidR="005A22B9">
          <w:instrText xml:space="preserve"> ADDIN EN.CITE &lt;EndNote&gt;&lt;Cite&gt;&lt;Author&gt;Loukin&lt;/Author&gt;&lt;Year&gt;2011&lt;/Year&gt;&lt;RecNum&gt;1586&lt;/RecNum&gt;&lt;DisplayText&gt;&lt;style face="superscript"&gt;23&lt;/style&gt;&lt;/DisplayText&gt;&lt;record&gt;&lt;rec-number&gt;1586&lt;/rec-number&gt;&lt;foreign-keys&gt;&lt;key app="EN" db-id="azz5fw5ew2dv5pevww9ptxe60rxxtt2ftdwe"&gt;1586&lt;/key&gt;&lt;/foreign-keys&gt;&lt;ref-type name="Journal Article"&gt;17&lt;/ref-type&gt;&lt;contributors&gt;&lt;authors&gt;&lt;author&gt;Loukin, S.&lt;/author&gt;&lt;author&gt;Su, Z.&lt;/author&gt;&lt;author&gt;Kung, C.&lt;/author&gt;&lt;/authors&gt;&lt;/contributors&gt;&lt;auth-address&gt;Laboratory of Molecular Biology, University of Wisconsin-Madison, Madison, Wisconsin, United States of America.&lt;/auth-address&gt;&lt;titles&gt;&lt;title&gt;Increased Basal Activity Is a Key Determinant in the Severity of Human Skeletal Dysplasia Caused by TRPV4 Mutations&lt;/title&gt;&lt;secondary-title&gt;PLoS One&lt;/secondary-title&gt;&lt;/titles&gt;&lt;periodical&gt;&lt;full-title&gt;PLoS One&lt;/full-title&gt;&lt;/periodical&gt;&lt;pages&gt;e19533&lt;/pages&gt;&lt;volume&gt;6&lt;/volume&gt;&lt;number&gt;5&lt;/number&gt;&lt;edition&gt;2011/05/17&lt;/edition&gt;&lt;dates&gt;&lt;year&gt;2011&lt;/year&gt;&lt;/dates&gt;&lt;isbn&gt;1932-6203 (Electronic)&amp;#xD;1932-6203 (Linking)&lt;/isbn&gt;&lt;accession-num&gt;21573172&lt;/accession-num&gt;&lt;urls&gt;&lt;related-urls&gt;&lt;url&gt;http://www.ncbi.nlm.nih.gov/pubmed/21573172&lt;/url&gt;&lt;/related-urls&gt;&lt;/urls&gt;&lt;custom2&gt;3088684&lt;/custom2&gt;&lt;electronic-resource-num&gt;10.1371/journal.pone.0019533&amp;#xD;PONE-D-11-00683 [pii]&lt;/electronic-resource-num&gt;&lt;language&gt;eng&lt;/language&gt;&lt;/record&gt;&lt;/Cite&gt;&lt;/EndNote&gt;</w:instrText>
        </w:r>
        <w:r w:rsidR="005A22B9">
          <w:fldChar w:fldCharType="separate"/>
        </w:r>
        <w:r w:rsidR="005A22B9" w:rsidRPr="00B30CF9">
          <w:rPr>
            <w:noProof/>
            <w:vertAlign w:val="superscript"/>
          </w:rPr>
          <w:t>23</w:t>
        </w:r>
        <w:r w:rsidR="005A22B9">
          <w:fldChar w:fldCharType="end"/>
        </w:r>
      </w:hyperlink>
      <w:r w:rsidR="00B30CF9">
        <w:t xml:space="preserve"> .</w:t>
      </w:r>
    </w:p>
    <w:p w14:paraId="4C618A3E" w14:textId="77777777" w:rsidR="00FD1AC9" w:rsidRDefault="00FD1AC9" w:rsidP="0026465A">
      <w:pPr>
        <w:rPr>
          <w:b/>
        </w:rPr>
      </w:pPr>
    </w:p>
    <w:p w14:paraId="004B2F06" w14:textId="55014A42" w:rsidR="0026465A" w:rsidRDefault="0026465A" w:rsidP="0026465A">
      <w:pPr>
        <w:rPr>
          <w:b/>
        </w:rPr>
      </w:pPr>
      <w:proofErr w:type="gramStart"/>
      <w:r>
        <w:rPr>
          <w:b/>
        </w:rPr>
        <w:t>2)B</w:t>
      </w:r>
      <w:proofErr w:type="gramEnd"/>
      <w:r>
        <w:rPr>
          <w:b/>
        </w:rPr>
        <w:t xml:space="preserve">.  Patch </w:t>
      </w:r>
      <w:r w:rsidR="00FD1AC9">
        <w:rPr>
          <w:b/>
        </w:rPr>
        <w:t>c</w:t>
      </w:r>
      <w:r>
        <w:rPr>
          <w:b/>
        </w:rPr>
        <w:t>lamp</w:t>
      </w:r>
      <w:r>
        <w:rPr>
          <w:b/>
        </w:rPr>
        <w:tab/>
      </w:r>
    </w:p>
    <w:p w14:paraId="5F57A2EA" w14:textId="77777777" w:rsidR="0026465A" w:rsidRDefault="0026465A" w:rsidP="0026465A">
      <w:pPr>
        <w:rPr>
          <w:b/>
        </w:rPr>
      </w:pPr>
    </w:p>
    <w:p w14:paraId="5213A154" w14:textId="183523D4" w:rsidR="00527BC6" w:rsidRPr="005851B2" w:rsidRDefault="0026465A" w:rsidP="00527BC6">
      <w:r>
        <w:rPr>
          <w:b/>
        </w:rPr>
        <w:tab/>
      </w:r>
      <w:proofErr w:type="spellStart"/>
      <w:r w:rsidR="00527BC6" w:rsidRPr="005851B2">
        <w:rPr>
          <w:i/>
        </w:rPr>
        <w:t>Xenopus</w:t>
      </w:r>
      <w:proofErr w:type="spellEnd"/>
      <w:r w:rsidR="00527BC6" w:rsidRPr="005851B2">
        <w:t xml:space="preserve"> oocyte </w:t>
      </w:r>
      <w:r w:rsidR="00527BC6">
        <w:t xml:space="preserve">expresses a native </w:t>
      </w:r>
      <w:proofErr w:type="spellStart"/>
      <w:r w:rsidR="00527BC6">
        <w:t>mechanosensitive</w:t>
      </w:r>
      <w:proofErr w:type="spellEnd"/>
      <w:r w:rsidR="00527BC6">
        <w:t xml:space="preserve"> channel, which rectifies in the inwa</w:t>
      </w:r>
      <w:r w:rsidR="003F4D88">
        <w:t>rd direction (</w:t>
      </w:r>
      <w:r w:rsidR="002A21B7">
        <w:t xml:space="preserve">~50 </w:t>
      </w:r>
      <w:proofErr w:type="spellStart"/>
      <w:r w:rsidR="002A21B7">
        <w:t>pS</w:t>
      </w:r>
      <w:proofErr w:type="spellEnd"/>
      <w:r w:rsidR="002A21B7">
        <w:t xml:space="preserve"> inward, ~10</w:t>
      </w:r>
      <w:r w:rsidR="00527BC6">
        <w:t xml:space="preserve"> </w:t>
      </w:r>
      <w:proofErr w:type="spellStart"/>
      <w:r w:rsidR="00527BC6">
        <w:t>pS</w:t>
      </w:r>
      <w:proofErr w:type="spellEnd"/>
      <w:r w:rsidR="00527BC6">
        <w:t xml:space="preserve"> outward).  One study suggests that it is the expression of TRPC1 </w:t>
      </w:r>
      <w:hyperlink w:anchor="_ENREF_37" w:tooltip="Maroto, 2005 #719" w:history="1">
        <w:r w:rsidR="005A22B9">
          <w:fldChar w:fldCharType="begin"/>
        </w:r>
        <w:r w:rsidR="005A22B9">
          <w:instrText xml:space="preserve"> ADDIN EN.CITE &lt;EndNote&gt;&lt;Cite&gt;&lt;Author&gt;Maroto&lt;/Author&gt;&lt;Year&gt;2005&lt;/Year&gt;&lt;RecNum&gt;719&lt;/RecNum&gt;&lt;DisplayText&gt;&lt;style face="superscript"&gt;37&lt;/style&gt;&lt;/DisplayText&gt;&lt;record&gt;&lt;rec-number&gt;719&lt;/rec-number&gt;&lt;foreign-keys&gt;&lt;key app="EN" db-id="azz5fw5ew2dv5pevww9ptxe60rxxtt2ftdwe"&gt;719&lt;/key&gt;&lt;/foreign-keys&gt;&lt;ref-type name="Journal Article"&gt;17&lt;/ref-type&gt;&lt;contributors&gt;&lt;authors&gt;&lt;author&gt;Maroto, R.&lt;/author&gt;&lt;author&gt;Raso, A.&lt;/author&gt;&lt;author&gt;Wood, T. G.&lt;/author&gt;&lt;author&gt;Kurosky, A.&lt;/author&gt;&lt;author&gt;Martinac, B.&lt;/author&gt;&lt;author&gt;Hamill, O. P.&lt;/author&gt;&lt;/authors&gt;&lt;/contributors&gt;&lt;titles&gt;&lt;title&gt;TRPC1 forms the stretch-activated cation channel in vertebrate cells.[see comment]&lt;/title&gt;&lt;secondary-title&gt;Nature Cell Biology&lt;/secondary-title&gt;&lt;/titles&gt;&lt;pages&gt;179-85&lt;/pages&gt;&lt;volume&gt;7&lt;/volume&gt;&lt;number&gt;2&lt;/number&gt;&lt;keywords&gt;&lt;keyword&gt;Animals&lt;/keyword&gt;&lt;keyword&gt;CHO Cells&lt;/keyword&gt;&lt;keyword&gt;*Calcium Channels/ph [Physiology]&lt;/keyword&gt;&lt;keyword&gt;Cricetinae&lt;/keyword&gt;&lt;keyword&gt;Humans&lt;/keyword&gt;&lt;keyword&gt;*Ion Channels/ch [Chemistry]&lt;/keyword&gt;&lt;keyword&gt;Liposomes&lt;/keyword&gt;&lt;keyword&gt;Mice&lt;/keyword&gt;&lt;keyword&gt;Patch-Clamp Techniques&lt;/keyword&gt;&lt;keyword&gt;RNA, Antisense/pd [Pharmacology]&lt;/keyword&gt;&lt;keyword&gt;Research Support, Non-U.S. Gov&amp;apos;t&lt;/keyword&gt;&lt;keyword&gt;Research Support, U.S. Gov&amp;apos;t, Non-P.H.S.&lt;/keyword&gt;&lt;keyword&gt;Stress, Mechanical&lt;/keyword&gt;&lt;keyword&gt;TRPC Cation Channels&lt;/keyword&gt;&lt;keyword&gt;Transfection&lt;/keyword&gt;&lt;keyword&gt;Transient Receptor Potential Channels&lt;/keyword&gt;&lt;keyword&gt;Xenopus laevis&lt;/keyword&gt;&lt;/keywords&gt;&lt;dates&gt;&lt;year&gt;2005&lt;/year&gt;&lt;/dates&gt;&lt;urls&gt;&lt;/urls&gt;&lt;/record&gt;&lt;/Cite&gt;&lt;/EndNote&gt;</w:instrText>
        </w:r>
        <w:r w:rsidR="005A22B9">
          <w:fldChar w:fldCharType="separate"/>
        </w:r>
        <w:r w:rsidR="005A22B9" w:rsidRPr="00B00077">
          <w:rPr>
            <w:noProof/>
            <w:vertAlign w:val="superscript"/>
          </w:rPr>
          <w:t>37</w:t>
        </w:r>
        <w:r w:rsidR="005A22B9">
          <w:fldChar w:fldCharType="end"/>
        </w:r>
      </w:hyperlink>
      <w:r w:rsidR="00527BC6">
        <w:t>.  This constantly expressed native channe</w:t>
      </w:r>
      <w:r w:rsidR="00F34FD8">
        <w:t>l provides a calibration for</w:t>
      </w:r>
      <w:r w:rsidR="00527BC6">
        <w:t xml:space="preserve"> TRPV4, the heterologous expression of which may not always be successful</w:t>
      </w:r>
      <w:r w:rsidR="003651E4">
        <w:t>ly observed in patches</w:t>
      </w:r>
      <w:r w:rsidR="00527BC6">
        <w:t xml:space="preserve">.  </w:t>
      </w:r>
    </w:p>
    <w:p w14:paraId="5620FEF6" w14:textId="77777777" w:rsidR="00527BC6" w:rsidRDefault="00527BC6" w:rsidP="00527BC6"/>
    <w:p w14:paraId="4AE20F57" w14:textId="115BD87E" w:rsidR="00527BC6" w:rsidRPr="005851B2" w:rsidRDefault="00527BC6" w:rsidP="00527BC6">
      <w:r>
        <w:tab/>
        <w:t xml:space="preserve">The probability of encountering TRPV4 tends to be higher in oocytes after a longer period of incubation, typically 3 to 4 days after </w:t>
      </w:r>
      <w:r w:rsidR="003F4D88">
        <w:t>C</w:t>
      </w:r>
      <w:r>
        <w:t xml:space="preserve">RNA injection.   An efficient way to proceed is to first perform the two-electrode-voltage-clamp experiment (above), making sure that the oocyte is expressing the </w:t>
      </w:r>
      <w:r w:rsidR="00102249">
        <w:t xml:space="preserve">spontaneous TRPV4 </w:t>
      </w:r>
      <w:r>
        <w:t>macroscopic curren</w:t>
      </w:r>
      <w:r w:rsidR="00102249">
        <w:t>t</w:t>
      </w:r>
      <w:r>
        <w:t xml:space="preserve">, and then </w:t>
      </w:r>
      <w:r w:rsidR="00291872">
        <w:t xml:space="preserve">proceed to remove the </w:t>
      </w:r>
      <w:proofErr w:type="spellStart"/>
      <w:r w:rsidR="00291872">
        <w:t>vitelline</w:t>
      </w:r>
      <w:proofErr w:type="spellEnd"/>
      <w:r w:rsidR="00291872">
        <w:t xml:space="preserve"> envelope before taking </w:t>
      </w:r>
      <w:r>
        <w:t xml:space="preserve">sample patches from the </w:t>
      </w:r>
      <w:r w:rsidR="00291872" w:rsidRPr="00291872">
        <w:rPr>
          <w:i/>
          <w:u w:val="single"/>
        </w:rPr>
        <w:t>same</w:t>
      </w:r>
      <w:r w:rsidR="00291872" w:rsidRPr="00291872">
        <w:rPr>
          <w:i/>
        </w:rPr>
        <w:t xml:space="preserve"> </w:t>
      </w:r>
      <w:r w:rsidRPr="00291872">
        <w:t>oocyte</w:t>
      </w:r>
      <w:r>
        <w:t>.  The probability of capturing TRPV4 activities can also be enhanced using “</w:t>
      </w:r>
      <w:proofErr w:type="spellStart"/>
      <w:r>
        <w:t>macrop</w:t>
      </w:r>
      <w:r w:rsidR="00306C54">
        <w:t>atches</w:t>
      </w:r>
      <w:proofErr w:type="spellEnd"/>
      <w:r w:rsidR="00306C54">
        <w:t xml:space="preserve">”, mounted on pipets with </w:t>
      </w:r>
      <w:r>
        <w:t>larger bore</w:t>
      </w:r>
      <w:r w:rsidR="00306C54">
        <w:t>s</w:t>
      </w:r>
      <w:r>
        <w:t xml:space="preserve"> (bubble number 5-7).  Fire polishing these pipets </w:t>
      </w:r>
      <w:hyperlink w:anchor="_ENREF_32" w:tooltip="Conn, 1999 #2170" w:history="1">
        <w:r w:rsidR="005A22B9">
          <w:fldChar w:fldCharType="begin"/>
        </w:r>
        <w:r w:rsidR="005A22B9">
          <w:instrText xml:space="preserve"> ADDIN EN.CITE &lt;EndNote&gt;&lt;Cite&gt;&lt;Author&gt;Conn&lt;/Author&gt;&lt;Year&gt;1999&lt;/Year&gt;&lt;RecNum&gt;2170&lt;/RecNum&gt;&lt;DisplayText&gt;&lt;style face="superscript"&gt;32&lt;/style&gt;&lt;/DisplayText&gt;&lt;record&gt;&lt;rec-number&gt;2170&lt;/rec-number&gt;&lt;foreign-keys&gt;&lt;key app="EN" db-id="azz5fw5ew2dv5pevww9ptxe60rxxtt2ftdwe"&gt;2170&lt;/key&gt;&lt;/foreign-keys&gt;&lt;ref-type name="Book"&gt;6&lt;/ref-type&gt;&lt;contributors&gt;&lt;authors&gt;&lt;author&gt;Conn, P.M.&lt;/author&gt;&lt;/authors&gt;&lt;secondary-authors&gt;&lt;author&gt;Conn, P.M.&lt;/author&gt;&lt;/secondary-authors&gt;&lt;/contributors&gt;&lt;titles&gt;&lt;title&gt;Methods in Enzymology&lt;/title&gt;&lt;secondary-title&gt;Ion Chnnels&lt;/secondary-title&gt;&lt;/titles&gt;&lt;volume&gt;294&lt;/volume&gt;&lt;dates&gt;&lt;year&gt;1999&lt;/year&gt;&lt;/dates&gt;&lt;pub-location&gt;San Diego&lt;/pub-location&gt;&lt;publisher&gt;Academic Press, &lt;/publisher&gt;&lt;urls&gt;&lt;/urls&gt;&lt;/record&gt;&lt;/Cite&gt;&lt;/EndNote&gt;</w:instrText>
        </w:r>
        <w:r w:rsidR="005A22B9">
          <w:fldChar w:fldCharType="separate"/>
        </w:r>
        <w:r w:rsidR="005A22B9" w:rsidRPr="00A74C74">
          <w:rPr>
            <w:noProof/>
            <w:vertAlign w:val="superscript"/>
          </w:rPr>
          <w:t>32</w:t>
        </w:r>
        <w:r w:rsidR="005A22B9">
          <w:fldChar w:fldCharType="end"/>
        </w:r>
      </w:hyperlink>
      <w:r w:rsidR="00102249">
        <w:t xml:space="preserve"> seems to be helpful in achieving the </w:t>
      </w:r>
      <w:proofErr w:type="spellStart"/>
      <w:r w:rsidR="00102249">
        <w:t>gigaOhm</w:t>
      </w:r>
      <w:proofErr w:type="spellEnd"/>
      <w:r w:rsidR="00102249">
        <w:t xml:space="preserve"> seal. </w:t>
      </w:r>
      <w:r w:rsidR="00296087">
        <w:t xml:space="preserve"> </w:t>
      </w:r>
      <w:r w:rsidR="00102249">
        <w:t xml:space="preserve">After the </w:t>
      </w:r>
      <w:r>
        <w:t xml:space="preserve">seal formation, the </w:t>
      </w:r>
      <w:r w:rsidR="003F4D88">
        <w:t xml:space="preserve">excised </w:t>
      </w:r>
      <w:r>
        <w:t xml:space="preserve">patch may show </w:t>
      </w:r>
      <w:r w:rsidR="00976FF3">
        <w:t xml:space="preserve">a </w:t>
      </w:r>
      <w:r w:rsidR="00102249">
        <w:t>very high resistance</w:t>
      </w:r>
      <w:r w:rsidR="00306C54">
        <w:t>,</w:t>
      </w:r>
      <w:r w:rsidR="00306C54" w:rsidRPr="00306C54">
        <w:t xml:space="preserve"> </w:t>
      </w:r>
      <w:r w:rsidR="00296087">
        <w:t xml:space="preserve">very </w:t>
      </w:r>
      <w:r w:rsidR="00306C54">
        <w:t>little noise</w:t>
      </w:r>
      <w:r w:rsidR="00296087">
        <w:t xml:space="preserve"> usually associated with biological membranes</w:t>
      </w:r>
      <w:r w:rsidR="00306C54">
        <w:t xml:space="preserve">, and </w:t>
      </w:r>
      <w:r w:rsidR="00102249">
        <w:t>no native-channel act</w:t>
      </w:r>
      <w:r w:rsidR="00306C54">
        <w:t>ivity</w:t>
      </w:r>
      <w:r>
        <w:t>.  This most likely i</w:t>
      </w:r>
      <w:r w:rsidR="00306C54">
        <w:t xml:space="preserve">ndicates a double-membrane formation.  A brief </w:t>
      </w:r>
      <w:r>
        <w:t>air exposure</w:t>
      </w:r>
      <w:r w:rsidR="00296087">
        <w:t xml:space="preserve">, by transiently </w:t>
      </w:r>
      <w:r>
        <w:t xml:space="preserve">lifting the pipet above the meniscus </w:t>
      </w:r>
      <w:r w:rsidR="00306C54">
        <w:t>by</w:t>
      </w:r>
      <w:r w:rsidR="00976FF3">
        <w:t xml:space="preserve"> </w:t>
      </w:r>
      <w:r w:rsidR="00306C54">
        <w:t>micromanipulation</w:t>
      </w:r>
      <w:r w:rsidR="00976FF3">
        <w:t xml:space="preserve"> </w:t>
      </w:r>
      <w:r>
        <w:t xml:space="preserve">can </w:t>
      </w:r>
      <w:r w:rsidR="00976FF3">
        <w:t xml:space="preserve">usually </w:t>
      </w:r>
      <w:r>
        <w:t>break the unwanted additional layer.</w:t>
      </w:r>
      <w:r w:rsidR="000B6ECA">
        <w:t xml:space="preserve">  Alternatively, the outer layer can be removed by gently touching the pipette bore against a thread of hardened silicone seal suspended in the bath.</w:t>
      </w:r>
    </w:p>
    <w:p w14:paraId="1497AD1A" w14:textId="77777777" w:rsidR="00085CDA" w:rsidRDefault="00085CDA" w:rsidP="0026465A">
      <w:pPr>
        <w:rPr>
          <w:b/>
        </w:rPr>
      </w:pPr>
    </w:p>
    <w:p w14:paraId="19D877EB" w14:textId="77777777" w:rsidR="00085CDA" w:rsidRDefault="00085CDA" w:rsidP="0026465A">
      <w:pPr>
        <w:rPr>
          <w:b/>
        </w:rPr>
      </w:pPr>
    </w:p>
    <w:p w14:paraId="0A53DE19" w14:textId="040DF4E8" w:rsidR="005851B2" w:rsidRPr="005851B2" w:rsidRDefault="000814DB" w:rsidP="0026465A">
      <w:r>
        <w:rPr>
          <w:b/>
        </w:rPr>
        <w:t>Acknowledgments</w:t>
      </w:r>
      <w:r w:rsidR="00085CDA">
        <w:rPr>
          <w:b/>
        </w:rPr>
        <w:t xml:space="preserve">  </w:t>
      </w:r>
      <w:r w:rsidR="005851B2">
        <w:rPr>
          <w:b/>
        </w:rPr>
        <w:tab/>
      </w:r>
    </w:p>
    <w:p w14:paraId="0BA8D50D" w14:textId="77777777" w:rsidR="00331F4C" w:rsidRDefault="00331F4C" w:rsidP="0067091C"/>
    <w:p w14:paraId="3D7C83F8" w14:textId="7DB4B3EF" w:rsidR="000814DB" w:rsidRDefault="000814DB" w:rsidP="0067091C">
      <w:r>
        <w:tab/>
      </w:r>
      <w:r w:rsidR="000B6ECA">
        <w:t>We wo</w:t>
      </w:r>
      <w:r w:rsidR="005D15B8">
        <w:t xml:space="preserve">uld like to thank Andrea </w:t>
      </w:r>
      <w:proofErr w:type="spellStart"/>
      <w:r w:rsidR="005D15B8">
        <w:t>Kremsreit</w:t>
      </w:r>
      <w:r w:rsidR="000B6ECA">
        <w:t>er</w:t>
      </w:r>
      <w:proofErr w:type="spellEnd"/>
      <w:r w:rsidR="000B6ECA">
        <w:t xml:space="preserve"> for excellent technical assistance. </w:t>
      </w:r>
      <w:r>
        <w:t>Work in our laboratory is supported by NIH GM096088 and the Vilas Trust of the University of Wisconsin – Madison.</w:t>
      </w:r>
    </w:p>
    <w:p w14:paraId="6CDFA8DE" w14:textId="77777777" w:rsidR="000814DB" w:rsidRDefault="000814DB" w:rsidP="0067091C"/>
    <w:p w14:paraId="053031FA" w14:textId="77777777" w:rsidR="000814DB" w:rsidRDefault="000814DB" w:rsidP="0067091C"/>
    <w:p w14:paraId="24FA0935" w14:textId="54055395" w:rsidR="000814DB" w:rsidRPr="000814DB" w:rsidRDefault="000814DB" w:rsidP="0067091C">
      <w:pPr>
        <w:rPr>
          <w:b/>
        </w:rPr>
      </w:pPr>
      <w:r w:rsidRPr="000814DB">
        <w:rPr>
          <w:b/>
        </w:rPr>
        <w:t>Disclosures</w:t>
      </w:r>
    </w:p>
    <w:p w14:paraId="5B1BAF6A" w14:textId="77777777" w:rsidR="000814DB" w:rsidRDefault="000814DB" w:rsidP="0067091C"/>
    <w:p w14:paraId="26791A8F" w14:textId="11BBED72" w:rsidR="000814DB" w:rsidRDefault="000814DB" w:rsidP="0067091C">
      <w:r>
        <w:tab/>
        <w:t>The authors declare that they have no competing financial interests.</w:t>
      </w:r>
    </w:p>
    <w:p w14:paraId="57C9D084" w14:textId="77777777" w:rsidR="000814DB" w:rsidRDefault="000814DB" w:rsidP="0067091C"/>
    <w:p w14:paraId="7190DCDE" w14:textId="77777777" w:rsidR="000814DB" w:rsidRDefault="000814DB" w:rsidP="0067091C"/>
    <w:p w14:paraId="5D76222A" w14:textId="79D4122A" w:rsidR="000814DB" w:rsidRPr="000814DB" w:rsidRDefault="000814DB" w:rsidP="0067091C">
      <w:pPr>
        <w:rPr>
          <w:b/>
        </w:rPr>
      </w:pPr>
      <w:r w:rsidRPr="000814DB">
        <w:rPr>
          <w:b/>
        </w:rPr>
        <w:t>Reagents</w:t>
      </w:r>
    </w:p>
    <w:p w14:paraId="1809864B" w14:textId="77777777" w:rsidR="000814DB" w:rsidRDefault="000814DB" w:rsidP="0067091C"/>
    <w:p w14:paraId="4071A757" w14:textId="3AD2A408" w:rsidR="000814DB" w:rsidRDefault="000814DB" w:rsidP="0067091C">
      <w:r>
        <w:tab/>
        <w:t>For the convenience in finding the information and the ease in reading</w:t>
      </w:r>
      <w:r w:rsidR="003C292D">
        <w:t>,</w:t>
      </w:r>
      <w:r>
        <w:t xml:space="preserve"> the suppliers</w:t>
      </w:r>
      <w:r w:rsidR="003C292D">
        <w:t xml:space="preserve"> and their address are given in the </w:t>
      </w:r>
      <w:r w:rsidR="003C292D" w:rsidRPr="003C292D">
        <w:rPr>
          <w:i/>
        </w:rPr>
        <w:t>procedure</w:t>
      </w:r>
      <w:r w:rsidR="003C292D">
        <w:t xml:space="preserve"> section where the equipment or reagents are first mentioned.</w:t>
      </w:r>
    </w:p>
    <w:p w14:paraId="0554F12F" w14:textId="77777777" w:rsidR="000814DB" w:rsidRDefault="000814DB" w:rsidP="0067091C"/>
    <w:p w14:paraId="5025508C" w14:textId="77777777" w:rsidR="000814DB" w:rsidRPr="00331F4C" w:rsidRDefault="000814DB" w:rsidP="0067091C"/>
    <w:p w14:paraId="60FA592F" w14:textId="77777777" w:rsidR="005A22B9" w:rsidRDefault="00525BF0" w:rsidP="005A22B9">
      <w:pPr>
        <w:ind w:left="720" w:hanging="720"/>
        <w:rPr>
          <w:noProof/>
        </w:rPr>
      </w:pPr>
      <w:r>
        <w:lastRenderedPageBreak/>
        <w:fldChar w:fldCharType="begin"/>
      </w:r>
      <w:r>
        <w:instrText xml:space="preserve"> ADDIN EN.REFLIST </w:instrText>
      </w:r>
      <w:r>
        <w:fldChar w:fldCharType="separate"/>
      </w:r>
      <w:bookmarkStart w:id="1" w:name="_ENREF_1"/>
      <w:r w:rsidR="005A22B9">
        <w:rPr>
          <w:noProof/>
        </w:rPr>
        <w:t>1</w:t>
      </w:r>
      <w:r w:rsidR="005A22B9">
        <w:rPr>
          <w:noProof/>
        </w:rPr>
        <w:tab/>
        <w:t xml:space="preserve">Ramsey, I. S., Delling, M. &amp; Clapham, D. E. An introduction to TRP channels. </w:t>
      </w:r>
      <w:r w:rsidR="005A22B9" w:rsidRPr="005A22B9">
        <w:rPr>
          <w:i/>
          <w:noProof/>
        </w:rPr>
        <w:t>Annu Rev Physiol</w:t>
      </w:r>
      <w:r w:rsidR="005A22B9">
        <w:rPr>
          <w:noProof/>
        </w:rPr>
        <w:t xml:space="preserve"> </w:t>
      </w:r>
      <w:r w:rsidR="005A22B9" w:rsidRPr="005A22B9">
        <w:rPr>
          <w:b/>
          <w:noProof/>
        </w:rPr>
        <w:t>68</w:t>
      </w:r>
      <w:r w:rsidR="005A22B9">
        <w:rPr>
          <w:noProof/>
        </w:rPr>
        <w:t>, 619-647, doi:10.1146/annurev.physiol.68.040204.100431 (2006).</w:t>
      </w:r>
      <w:bookmarkEnd w:id="1"/>
    </w:p>
    <w:p w14:paraId="4529E851" w14:textId="77777777" w:rsidR="005A22B9" w:rsidRDefault="005A22B9" w:rsidP="005A22B9">
      <w:pPr>
        <w:ind w:left="720" w:hanging="720"/>
        <w:rPr>
          <w:noProof/>
        </w:rPr>
      </w:pPr>
      <w:bookmarkStart w:id="2" w:name="_ENREF_2"/>
      <w:r>
        <w:rPr>
          <w:noProof/>
        </w:rPr>
        <w:t>2</w:t>
      </w:r>
      <w:r>
        <w:rPr>
          <w:noProof/>
        </w:rPr>
        <w:tab/>
        <w:t xml:space="preserve">Nilius, B. &amp; Owsianik, G. The transient receptor potential family of ion channels. </w:t>
      </w:r>
      <w:r w:rsidRPr="005A22B9">
        <w:rPr>
          <w:i/>
          <w:noProof/>
        </w:rPr>
        <w:t>Genome Biol</w:t>
      </w:r>
      <w:r>
        <w:rPr>
          <w:noProof/>
        </w:rPr>
        <w:t xml:space="preserve"> </w:t>
      </w:r>
      <w:r w:rsidRPr="005A22B9">
        <w:rPr>
          <w:b/>
          <w:noProof/>
        </w:rPr>
        <w:t>12</w:t>
      </w:r>
      <w:r>
        <w:rPr>
          <w:noProof/>
        </w:rPr>
        <w:t>, 218, doi:10.1186/gb-2011-12-3-218</w:t>
      </w:r>
    </w:p>
    <w:p w14:paraId="7D52C59B" w14:textId="77777777" w:rsidR="005A22B9" w:rsidRDefault="005A22B9" w:rsidP="005A22B9">
      <w:pPr>
        <w:ind w:left="720" w:hanging="720"/>
        <w:rPr>
          <w:noProof/>
        </w:rPr>
      </w:pPr>
      <w:r>
        <w:rPr>
          <w:noProof/>
        </w:rPr>
        <w:t>gb-2011-12-3-218 [pii] (2011).</w:t>
      </w:r>
      <w:bookmarkEnd w:id="2"/>
    </w:p>
    <w:p w14:paraId="3DFFE206" w14:textId="77777777" w:rsidR="005A22B9" w:rsidRDefault="005A22B9" w:rsidP="005A22B9">
      <w:pPr>
        <w:ind w:left="720" w:hanging="720"/>
        <w:rPr>
          <w:noProof/>
        </w:rPr>
      </w:pPr>
      <w:bookmarkStart w:id="3" w:name="_ENREF_3"/>
      <w:r>
        <w:rPr>
          <w:noProof/>
        </w:rPr>
        <w:t>3</w:t>
      </w:r>
      <w:r>
        <w:rPr>
          <w:noProof/>
        </w:rPr>
        <w:tab/>
        <w:t xml:space="preserve">Everaerts, W., Nilius, B. &amp; Owsianik, G. The vallinoid transient receptor potential channel Trpv4: From structure to disease. </w:t>
      </w:r>
      <w:r w:rsidRPr="005A22B9">
        <w:rPr>
          <w:i/>
          <w:noProof/>
        </w:rPr>
        <w:t>Prog Biophys Mol Biol</w:t>
      </w:r>
      <w:r>
        <w:rPr>
          <w:noProof/>
        </w:rPr>
        <w:t>, doi:S0079-6107(09)00066-2 [pii]</w:t>
      </w:r>
    </w:p>
    <w:p w14:paraId="2C2CC792" w14:textId="77777777" w:rsidR="005A22B9" w:rsidRDefault="005A22B9" w:rsidP="005A22B9">
      <w:pPr>
        <w:ind w:left="720" w:hanging="720"/>
        <w:rPr>
          <w:noProof/>
        </w:rPr>
      </w:pPr>
      <w:r>
        <w:rPr>
          <w:noProof/>
        </w:rPr>
        <w:t>10.1016/j.pbiomolbio.2009.10.002 (2009).</w:t>
      </w:r>
      <w:bookmarkEnd w:id="3"/>
    </w:p>
    <w:p w14:paraId="553EFD20" w14:textId="77777777" w:rsidR="005A22B9" w:rsidRDefault="005A22B9" w:rsidP="005A22B9">
      <w:pPr>
        <w:ind w:left="720" w:hanging="720"/>
        <w:rPr>
          <w:noProof/>
        </w:rPr>
      </w:pPr>
      <w:bookmarkStart w:id="4" w:name="_ENREF_4"/>
      <w:r>
        <w:rPr>
          <w:noProof/>
        </w:rPr>
        <w:t>4</w:t>
      </w:r>
      <w:r>
        <w:rPr>
          <w:noProof/>
        </w:rPr>
        <w:tab/>
        <w:t xml:space="preserve">Nilius, B. &amp; Voets, T. The puzzle of TRPV4 channelopathies. </w:t>
      </w:r>
      <w:r w:rsidRPr="005A22B9">
        <w:rPr>
          <w:i/>
          <w:noProof/>
        </w:rPr>
        <w:t>EMBO Rep</w:t>
      </w:r>
      <w:r>
        <w:rPr>
          <w:noProof/>
        </w:rPr>
        <w:t>, doi:10.1038/embor.2012.219</w:t>
      </w:r>
    </w:p>
    <w:p w14:paraId="42AA8CBD" w14:textId="77777777" w:rsidR="005A22B9" w:rsidRDefault="005A22B9" w:rsidP="005A22B9">
      <w:pPr>
        <w:ind w:left="720" w:hanging="720"/>
        <w:rPr>
          <w:noProof/>
        </w:rPr>
      </w:pPr>
      <w:r>
        <w:rPr>
          <w:noProof/>
        </w:rPr>
        <w:t>embor2012219 [pii] (2013).</w:t>
      </w:r>
      <w:bookmarkEnd w:id="4"/>
    </w:p>
    <w:p w14:paraId="339B11DE" w14:textId="77777777" w:rsidR="005A22B9" w:rsidRDefault="005A22B9" w:rsidP="005A22B9">
      <w:pPr>
        <w:ind w:left="720" w:hanging="720"/>
        <w:rPr>
          <w:noProof/>
        </w:rPr>
      </w:pPr>
      <w:bookmarkStart w:id="5" w:name="_ENREF_5"/>
      <w:r>
        <w:rPr>
          <w:noProof/>
        </w:rPr>
        <w:t>5</w:t>
      </w:r>
      <w:r>
        <w:rPr>
          <w:noProof/>
        </w:rPr>
        <w:tab/>
        <w:t>Liedtke, W.</w:t>
      </w:r>
      <w:r w:rsidRPr="005A22B9">
        <w:rPr>
          <w:i/>
          <w:noProof/>
        </w:rPr>
        <w:t xml:space="preserve"> et al.</w:t>
      </w:r>
      <w:r>
        <w:rPr>
          <w:noProof/>
        </w:rPr>
        <w:t xml:space="preserve"> Vanilloid receptor-related osmotically activated channel (VR-OAC), a candidate vertebrate osmoreceptor. </w:t>
      </w:r>
      <w:r w:rsidRPr="005A22B9">
        <w:rPr>
          <w:i/>
          <w:noProof/>
        </w:rPr>
        <w:t>Cell</w:t>
      </w:r>
      <w:r>
        <w:rPr>
          <w:noProof/>
        </w:rPr>
        <w:t xml:space="preserve"> </w:t>
      </w:r>
      <w:r w:rsidRPr="005A22B9">
        <w:rPr>
          <w:b/>
          <w:noProof/>
        </w:rPr>
        <w:t>103</w:t>
      </w:r>
      <w:r>
        <w:rPr>
          <w:noProof/>
        </w:rPr>
        <w:t>, 525-535. (2000).</w:t>
      </w:r>
      <w:bookmarkEnd w:id="5"/>
    </w:p>
    <w:p w14:paraId="75154876" w14:textId="77777777" w:rsidR="005A22B9" w:rsidRDefault="005A22B9" w:rsidP="005A22B9">
      <w:pPr>
        <w:ind w:left="720" w:hanging="720"/>
        <w:rPr>
          <w:noProof/>
        </w:rPr>
      </w:pPr>
      <w:bookmarkStart w:id="6" w:name="_ENREF_6"/>
      <w:r>
        <w:rPr>
          <w:noProof/>
        </w:rPr>
        <w:t>6</w:t>
      </w:r>
      <w:r>
        <w:rPr>
          <w:noProof/>
        </w:rPr>
        <w:tab/>
        <w:t xml:space="preserve">Strotmann, R., Harteneck, C., Nunnenmacher, K., Schultz, G. &amp; Plant, T. D. OTRPC4, a nonselective cation channel that confers sensitivity to extracellular osmolarity. </w:t>
      </w:r>
      <w:r w:rsidRPr="005A22B9">
        <w:rPr>
          <w:i/>
          <w:noProof/>
        </w:rPr>
        <w:t>Nature Cell Biology</w:t>
      </w:r>
      <w:r>
        <w:rPr>
          <w:noProof/>
        </w:rPr>
        <w:t xml:space="preserve"> </w:t>
      </w:r>
      <w:r w:rsidRPr="005A22B9">
        <w:rPr>
          <w:b/>
          <w:noProof/>
        </w:rPr>
        <w:t>2</w:t>
      </w:r>
      <w:r>
        <w:rPr>
          <w:noProof/>
        </w:rPr>
        <w:t>, 695-702 (2000).</w:t>
      </w:r>
      <w:bookmarkEnd w:id="6"/>
    </w:p>
    <w:p w14:paraId="5ABCD0F2" w14:textId="77777777" w:rsidR="005A22B9" w:rsidRDefault="005A22B9" w:rsidP="005A22B9">
      <w:pPr>
        <w:ind w:left="720" w:hanging="720"/>
        <w:rPr>
          <w:noProof/>
        </w:rPr>
      </w:pPr>
      <w:bookmarkStart w:id="7" w:name="_ENREF_7"/>
      <w:r>
        <w:rPr>
          <w:noProof/>
        </w:rPr>
        <w:t>7</w:t>
      </w:r>
      <w:r>
        <w:rPr>
          <w:noProof/>
        </w:rPr>
        <w:tab/>
        <w:t xml:space="preserve">Wissenbach, U., Bodding, M., Freichel, M. &amp; Flockerzi, V. Trp12, a novel Trp related protein from kidney. </w:t>
      </w:r>
      <w:r w:rsidRPr="005A22B9">
        <w:rPr>
          <w:i/>
          <w:noProof/>
        </w:rPr>
        <w:t>FEBS Lett</w:t>
      </w:r>
      <w:r>
        <w:rPr>
          <w:noProof/>
        </w:rPr>
        <w:t xml:space="preserve"> </w:t>
      </w:r>
      <w:r w:rsidRPr="005A22B9">
        <w:rPr>
          <w:b/>
          <w:noProof/>
        </w:rPr>
        <w:t>485</w:t>
      </w:r>
      <w:r>
        <w:rPr>
          <w:noProof/>
        </w:rPr>
        <w:t>, 127-134, doi:S0014-5793(00)02212-2 [pii] (2000).</w:t>
      </w:r>
      <w:bookmarkEnd w:id="7"/>
    </w:p>
    <w:p w14:paraId="3FAE64E7" w14:textId="77777777" w:rsidR="005A22B9" w:rsidRDefault="005A22B9" w:rsidP="005A22B9">
      <w:pPr>
        <w:ind w:left="720" w:hanging="720"/>
        <w:rPr>
          <w:noProof/>
        </w:rPr>
      </w:pPr>
      <w:bookmarkStart w:id="8" w:name="_ENREF_8"/>
      <w:r>
        <w:rPr>
          <w:noProof/>
        </w:rPr>
        <w:t>8</w:t>
      </w:r>
      <w:r>
        <w:rPr>
          <w:noProof/>
        </w:rPr>
        <w:tab/>
        <w:t>Delany, N. S.</w:t>
      </w:r>
      <w:r w:rsidRPr="005A22B9">
        <w:rPr>
          <w:i/>
          <w:noProof/>
        </w:rPr>
        <w:t xml:space="preserve"> et al.</w:t>
      </w:r>
      <w:r>
        <w:rPr>
          <w:noProof/>
        </w:rPr>
        <w:t xml:space="preserve"> Identification and characterization of a novel human vanilloid receptor-like protein, VRL-2. </w:t>
      </w:r>
      <w:r w:rsidRPr="005A22B9">
        <w:rPr>
          <w:i/>
          <w:noProof/>
        </w:rPr>
        <w:t>Physiol Genomics</w:t>
      </w:r>
      <w:r>
        <w:rPr>
          <w:noProof/>
        </w:rPr>
        <w:t xml:space="preserve"> </w:t>
      </w:r>
      <w:r w:rsidRPr="005A22B9">
        <w:rPr>
          <w:b/>
          <w:noProof/>
        </w:rPr>
        <w:t>4</w:t>
      </w:r>
      <w:r>
        <w:rPr>
          <w:noProof/>
        </w:rPr>
        <w:t>, 165-174, doi:4/3/165 [pii] (2001).</w:t>
      </w:r>
      <w:bookmarkEnd w:id="8"/>
    </w:p>
    <w:p w14:paraId="61A7B099" w14:textId="77777777" w:rsidR="005A22B9" w:rsidRDefault="005A22B9" w:rsidP="005A22B9">
      <w:pPr>
        <w:ind w:left="720" w:hanging="720"/>
        <w:rPr>
          <w:noProof/>
        </w:rPr>
      </w:pPr>
      <w:bookmarkStart w:id="9" w:name="_ENREF_9"/>
      <w:r>
        <w:rPr>
          <w:noProof/>
        </w:rPr>
        <w:t>9</w:t>
      </w:r>
      <w:r>
        <w:rPr>
          <w:noProof/>
        </w:rPr>
        <w:tab/>
        <w:t>Rock, M. J.</w:t>
      </w:r>
      <w:r w:rsidRPr="005A22B9">
        <w:rPr>
          <w:i/>
          <w:noProof/>
        </w:rPr>
        <w:t xml:space="preserve"> et al.</w:t>
      </w:r>
      <w:r>
        <w:rPr>
          <w:noProof/>
        </w:rPr>
        <w:t xml:space="preserve"> Gain-of-function mutations in TRPV4 cause autosomal dominant brachyolmia. </w:t>
      </w:r>
      <w:r w:rsidRPr="005A22B9">
        <w:rPr>
          <w:i/>
          <w:noProof/>
        </w:rPr>
        <w:t>Nat Genet</w:t>
      </w:r>
      <w:r>
        <w:rPr>
          <w:noProof/>
        </w:rPr>
        <w:t xml:space="preserve"> </w:t>
      </w:r>
      <w:r w:rsidRPr="005A22B9">
        <w:rPr>
          <w:b/>
          <w:noProof/>
        </w:rPr>
        <w:t>40</w:t>
      </w:r>
      <w:r>
        <w:rPr>
          <w:noProof/>
        </w:rPr>
        <w:t>, 999-1003, doi:ng.166 [pii]</w:t>
      </w:r>
    </w:p>
    <w:p w14:paraId="410F37B5" w14:textId="77777777" w:rsidR="005A22B9" w:rsidRDefault="005A22B9" w:rsidP="005A22B9">
      <w:pPr>
        <w:ind w:left="720" w:hanging="720"/>
        <w:rPr>
          <w:noProof/>
        </w:rPr>
      </w:pPr>
      <w:r>
        <w:rPr>
          <w:noProof/>
        </w:rPr>
        <w:t>10.1038/ng.166 (2008).</w:t>
      </w:r>
      <w:bookmarkEnd w:id="9"/>
    </w:p>
    <w:p w14:paraId="3E497E21" w14:textId="77777777" w:rsidR="005A22B9" w:rsidRDefault="005A22B9" w:rsidP="005A22B9">
      <w:pPr>
        <w:ind w:left="720" w:hanging="720"/>
        <w:rPr>
          <w:noProof/>
        </w:rPr>
      </w:pPr>
      <w:bookmarkStart w:id="10" w:name="_ENREF_10"/>
      <w:r>
        <w:rPr>
          <w:noProof/>
        </w:rPr>
        <w:t>10</w:t>
      </w:r>
      <w:r>
        <w:rPr>
          <w:noProof/>
        </w:rPr>
        <w:tab/>
        <w:t>Krakow, D.</w:t>
      </w:r>
      <w:r w:rsidRPr="005A22B9">
        <w:rPr>
          <w:i/>
          <w:noProof/>
        </w:rPr>
        <w:t xml:space="preserve"> et al.</w:t>
      </w:r>
      <w:r>
        <w:rPr>
          <w:noProof/>
        </w:rPr>
        <w:t xml:space="preserve"> Mutations in the gene encoding the calcium-permeable ion channel TRPV4 produce spondylometaphyseal dysplasia, Kozlowski type and metatropic dysplasia. </w:t>
      </w:r>
      <w:r w:rsidRPr="005A22B9">
        <w:rPr>
          <w:i/>
          <w:noProof/>
        </w:rPr>
        <w:t>Am J Hum Genet</w:t>
      </w:r>
      <w:r>
        <w:rPr>
          <w:noProof/>
        </w:rPr>
        <w:t xml:space="preserve"> </w:t>
      </w:r>
      <w:r w:rsidRPr="005A22B9">
        <w:rPr>
          <w:b/>
          <w:noProof/>
        </w:rPr>
        <w:t>84</w:t>
      </w:r>
      <w:r>
        <w:rPr>
          <w:noProof/>
        </w:rPr>
        <w:t>, 307-315, doi:S0002-9297(09)00028-7 [pii]</w:t>
      </w:r>
    </w:p>
    <w:p w14:paraId="30AB5ADA" w14:textId="77777777" w:rsidR="005A22B9" w:rsidRDefault="005A22B9" w:rsidP="005A22B9">
      <w:pPr>
        <w:ind w:left="720" w:hanging="720"/>
        <w:rPr>
          <w:noProof/>
        </w:rPr>
      </w:pPr>
      <w:r>
        <w:rPr>
          <w:noProof/>
        </w:rPr>
        <w:t>10.1016/j.ajhg.2009.01.021 (2009).</w:t>
      </w:r>
      <w:bookmarkEnd w:id="10"/>
    </w:p>
    <w:p w14:paraId="18825AC4" w14:textId="77777777" w:rsidR="005A22B9" w:rsidRDefault="005A22B9" w:rsidP="005A22B9">
      <w:pPr>
        <w:ind w:left="720" w:hanging="720"/>
        <w:rPr>
          <w:noProof/>
        </w:rPr>
      </w:pPr>
      <w:bookmarkStart w:id="11" w:name="_ENREF_11"/>
      <w:r>
        <w:rPr>
          <w:noProof/>
        </w:rPr>
        <w:t>11</w:t>
      </w:r>
      <w:r>
        <w:rPr>
          <w:noProof/>
        </w:rPr>
        <w:tab/>
        <w:t>Camacho, N.</w:t>
      </w:r>
      <w:r w:rsidRPr="005A22B9">
        <w:rPr>
          <w:i/>
          <w:noProof/>
        </w:rPr>
        <w:t xml:space="preserve"> et al.</w:t>
      </w:r>
      <w:r>
        <w:rPr>
          <w:noProof/>
        </w:rPr>
        <w:t xml:space="preserve"> Dominant TRPV4 mutations in nonlethal and lethal metatropic dysplasia. </w:t>
      </w:r>
      <w:r w:rsidRPr="005A22B9">
        <w:rPr>
          <w:i/>
          <w:noProof/>
        </w:rPr>
        <w:t>Am J Med Genet A</w:t>
      </w:r>
      <w:r>
        <w:rPr>
          <w:noProof/>
        </w:rPr>
        <w:t xml:space="preserve"> </w:t>
      </w:r>
      <w:r w:rsidRPr="005A22B9">
        <w:rPr>
          <w:b/>
          <w:noProof/>
        </w:rPr>
        <w:t>152A</w:t>
      </w:r>
      <w:r>
        <w:rPr>
          <w:noProof/>
        </w:rPr>
        <w:t>, 1169-1177, doi:10.1002/ajmg.a.33392.</w:t>
      </w:r>
      <w:bookmarkEnd w:id="11"/>
    </w:p>
    <w:p w14:paraId="043769A4" w14:textId="77777777" w:rsidR="005A22B9" w:rsidRDefault="005A22B9" w:rsidP="005A22B9">
      <w:pPr>
        <w:ind w:left="720" w:hanging="720"/>
        <w:rPr>
          <w:noProof/>
        </w:rPr>
      </w:pPr>
      <w:bookmarkStart w:id="12" w:name="_ENREF_12"/>
      <w:r>
        <w:rPr>
          <w:noProof/>
        </w:rPr>
        <w:t>12</w:t>
      </w:r>
      <w:r>
        <w:rPr>
          <w:noProof/>
        </w:rPr>
        <w:tab/>
        <w:t>Voets, T.</w:t>
      </w:r>
      <w:r w:rsidRPr="005A22B9">
        <w:rPr>
          <w:i/>
          <w:noProof/>
        </w:rPr>
        <w:t xml:space="preserve"> et al.</w:t>
      </w:r>
      <w:r>
        <w:rPr>
          <w:noProof/>
        </w:rPr>
        <w:t xml:space="preserve"> Molecular determinants of permeation through the cation channel TRPV4. </w:t>
      </w:r>
      <w:r w:rsidRPr="005A22B9">
        <w:rPr>
          <w:i/>
          <w:noProof/>
        </w:rPr>
        <w:t>J Biol Chem</w:t>
      </w:r>
      <w:r>
        <w:rPr>
          <w:noProof/>
        </w:rPr>
        <w:t xml:space="preserve"> </w:t>
      </w:r>
      <w:r w:rsidRPr="005A22B9">
        <w:rPr>
          <w:b/>
          <w:noProof/>
        </w:rPr>
        <w:t>277</w:t>
      </w:r>
      <w:r>
        <w:rPr>
          <w:noProof/>
        </w:rPr>
        <w:t>, 33704-33710, doi:10.1074/jbc.M204828200</w:t>
      </w:r>
    </w:p>
    <w:p w14:paraId="0FD0DF43" w14:textId="77777777" w:rsidR="005A22B9" w:rsidRDefault="005A22B9" w:rsidP="005A22B9">
      <w:pPr>
        <w:ind w:left="720" w:hanging="720"/>
        <w:rPr>
          <w:noProof/>
        </w:rPr>
      </w:pPr>
      <w:r>
        <w:rPr>
          <w:noProof/>
        </w:rPr>
        <w:t>M204828200 [pii] (2002).</w:t>
      </w:r>
      <w:bookmarkEnd w:id="12"/>
    </w:p>
    <w:p w14:paraId="51BA73A2" w14:textId="77777777" w:rsidR="005A22B9" w:rsidRDefault="005A22B9" w:rsidP="005A22B9">
      <w:pPr>
        <w:ind w:left="720" w:hanging="720"/>
        <w:rPr>
          <w:noProof/>
        </w:rPr>
      </w:pPr>
      <w:bookmarkStart w:id="13" w:name="_ENREF_13"/>
      <w:r>
        <w:rPr>
          <w:noProof/>
        </w:rPr>
        <w:t>13</w:t>
      </w:r>
      <w:r>
        <w:rPr>
          <w:noProof/>
        </w:rPr>
        <w:tab/>
        <w:t>Watanabe, H.</w:t>
      </w:r>
      <w:r w:rsidRPr="005A22B9">
        <w:rPr>
          <w:i/>
          <w:noProof/>
        </w:rPr>
        <w:t xml:space="preserve"> et al.</w:t>
      </w:r>
      <w:r>
        <w:rPr>
          <w:noProof/>
        </w:rPr>
        <w:t xml:space="preserve"> Modulation of TRPV4 gating by intra- and extracellular Ca2+. </w:t>
      </w:r>
      <w:r w:rsidRPr="005A22B9">
        <w:rPr>
          <w:i/>
          <w:noProof/>
        </w:rPr>
        <w:t>Cell Calcium</w:t>
      </w:r>
      <w:r>
        <w:rPr>
          <w:noProof/>
        </w:rPr>
        <w:t xml:space="preserve"> </w:t>
      </w:r>
      <w:r w:rsidRPr="005A22B9">
        <w:rPr>
          <w:b/>
          <w:noProof/>
        </w:rPr>
        <w:t>33</w:t>
      </w:r>
      <w:r>
        <w:rPr>
          <w:noProof/>
        </w:rPr>
        <w:t>, 489-495, doi:S0143416003000642 [pii] (2003).</w:t>
      </w:r>
      <w:bookmarkEnd w:id="13"/>
    </w:p>
    <w:p w14:paraId="031E7E93" w14:textId="77777777" w:rsidR="005A22B9" w:rsidRDefault="005A22B9" w:rsidP="005A22B9">
      <w:pPr>
        <w:ind w:left="720" w:hanging="720"/>
        <w:rPr>
          <w:noProof/>
        </w:rPr>
      </w:pPr>
      <w:bookmarkStart w:id="14" w:name="_ENREF_14"/>
      <w:r>
        <w:rPr>
          <w:noProof/>
        </w:rPr>
        <w:t>14</w:t>
      </w:r>
      <w:r>
        <w:rPr>
          <w:noProof/>
        </w:rPr>
        <w:tab/>
        <w:t xml:space="preserve">Loukin, S., Zhou, X., Su, Z., Saimi, Y. &amp; Kung, C. Wild-type and brachyolmia-causing mutant TRPV4 channels respond directly to stretch force. </w:t>
      </w:r>
      <w:r w:rsidRPr="005A22B9">
        <w:rPr>
          <w:i/>
          <w:noProof/>
        </w:rPr>
        <w:t>J Biol Chem</w:t>
      </w:r>
      <w:r>
        <w:rPr>
          <w:noProof/>
        </w:rPr>
        <w:t xml:space="preserve"> </w:t>
      </w:r>
      <w:r w:rsidRPr="005A22B9">
        <w:rPr>
          <w:b/>
          <w:noProof/>
        </w:rPr>
        <w:t>285</w:t>
      </w:r>
      <w:r>
        <w:rPr>
          <w:noProof/>
        </w:rPr>
        <w:t>, 27176-27181, doi:M110.143370 [pii]</w:t>
      </w:r>
    </w:p>
    <w:p w14:paraId="17C09982" w14:textId="77777777" w:rsidR="005A22B9" w:rsidRDefault="005A22B9" w:rsidP="005A22B9">
      <w:pPr>
        <w:ind w:left="720" w:hanging="720"/>
        <w:rPr>
          <w:noProof/>
        </w:rPr>
      </w:pPr>
      <w:r>
        <w:rPr>
          <w:noProof/>
        </w:rPr>
        <w:t>10.1074/jbc.M110.143370 (2010).</w:t>
      </w:r>
      <w:bookmarkEnd w:id="14"/>
    </w:p>
    <w:p w14:paraId="7EFA8435" w14:textId="77777777" w:rsidR="005A22B9" w:rsidRDefault="005A22B9" w:rsidP="005A22B9">
      <w:pPr>
        <w:ind w:left="720" w:hanging="720"/>
        <w:rPr>
          <w:noProof/>
        </w:rPr>
      </w:pPr>
      <w:bookmarkStart w:id="15" w:name="_ENREF_15"/>
      <w:r>
        <w:rPr>
          <w:noProof/>
        </w:rPr>
        <w:t>15</w:t>
      </w:r>
      <w:r>
        <w:rPr>
          <w:noProof/>
        </w:rPr>
        <w:tab/>
        <w:t xml:space="preserve">Gao, X., Wu, L. &amp; O'Neil, R. G. Temperature-modulated diversity of TRPV4 channel gating: activation by physical stresses and phorbol ester derivatives through protein kinase C-dependent and -independent pathways. </w:t>
      </w:r>
      <w:r w:rsidRPr="005A22B9">
        <w:rPr>
          <w:i/>
          <w:noProof/>
        </w:rPr>
        <w:t>Journal of Biological Chemistry</w:t>
      </w:r>
      <w:r>
        <w:rPr>
          <w:noProof/>
        </w:rPr>
        <w:t xml:space="preserve"> </w:t>
      </w:r>
      <w:r w:rsidRPr="005A22B9">
        <w:rPr>
          <w:b/>
          <w:noProof/>
        </w:rPr>
        <w:t>278</w:t>
      </w:r>
      <w:r>
        <w:rPr>
          <w:noProof/>
        </w:rPr>
        <w:t>, 27129-27137 (2003).</w:t>
      </w:r>
      <w:bookmarkEnd w:id="15"/>
    </w:p>
    <w:p w14:paraId="269C80C2" w14:textId="77777777" w:rsidR="005A22B9" w:rsidRDefault="005A22B9" w:rsidP="005A22B9">
      <w:pPr>
        <w:ind w:left="720" w:hanging="720"/>
        <w:rPr>
          <w:noProof/>
        </w:rPr>
      </w:pPr>
      <w:bookmarkStart w:id="16" w:name="_ENREF_16"/>
      <w:r>
        <w:rPr>
          <w:noProof/>
        </w:rPr>
        <w:t>16</w:t>
      </w:r>
      <w:r>
        <w:rPr>
          <w:noProof/>
        </w:rPr>
        <w:tab/>
        <w:t>Watanabe, H.</w:t>
      </w:r>
      <w:r w:rsidRPr="005A22B9">
        <w:rPr>
          <w:i/>
          <w:noProof/>
        </w:rPr>
        <w:t xml:space="preserve"> et al.</w:t>
      </w:r>
      <w:r>
        <w:rPr>
          <w:noProof/>
        </w:rPr>
        <w:t xml:space="preserve"> Anandamide and arachidonic acid use epoxyeicosatrienoic acids to activate TRPV4 channels. </w:t>
      </w:r>
      <w:r w:rsidRPr="005A22B9">
        <w:rPr>
          <w:i/>
          <w:noProof/>
        </w:rPr>
        <w:t>Nature</w:t>
      </w:r>
      <w:r>
        <w:rPr>
          <w:noProof/>
        </w:rPr>
        <w:t xml:space="preserve"> </w:t>
      </w:r>
      <w:r w:rsidRPr="005A22B9">
        <w:rPr>
          <w:b/>
          <w:noProof/>
        </w:rPr>
        <w:t>424</w:t>
      </w:r>
      <w:r>
        <w:rPr>
          <w:noProof/>
        </w:rPr>
        <w:t>, 434-438 (2003).</w:t>
      </w:r>
      <w:bookmarkEnd w:id="16"/>
    </w:p>
    <w:p w14:paraId="3D1F6204" w14:textId="77777777" w:rsidR="005A22B9" w:rsidRDefault="005A22B9" w:rsidP="005A22B9">
      <w:pPr>
        <w:ind w:left="720" w:hanging="720"/>
        <w:rPr>
          <w:noProof/>
        </w:rPr>
      </w:pPr>
      <w:bookmarkStart w:id="17" w:name="_ENREF_17"/>
      <w:r>
        <w:rPr>
          <w:noProof/>
        </w:rPr>
        <w:lastRenderedPageBreak/>
        <w:t>17</w:t>
      </w:r>
      <w:r>
        <w:rPr>
          <w:noProof/>
        </w:rPr>
        <w:tab/>
        <w:t>Vriens, J.</w:t>
      </w:r>
      <w:r w:rsidRPr="005A22B9">
        <w:rPr>
          <w:i/>
          <w:noProof/>
        </w:rPr>
        <w:t xml:space="preserve"> et al.</w:t>
      </w:r>
      <w:r>
        <w:rPr>
          <w:noProof/>
        </w:rPr>
        <w:t xml:space="preserve"> Cell swelling, heat, and chemical agonists use distinct pathways for the activation of the cation channel TRPV4. </w:t>
      </w:r>
      <w:r w:rsidRPr="005A22B9">
        <w:rPr>
          <w:i/>
          <w:noProof/>
        </w:rPr>
        <w:t>Proceedings of the National Academy of Sciences of the United States of America</w:t>
      </w:r>
      <w:r>
        <w:rPr>
          <w:noProof/>
        </w:rPr>
        <w:t xml:space="preserve"> </w:t>
      </w:r>
      <w:r w:rsidRPr="005A22B9">
        <w:rPr>
          <w:b/>
          <w:noProof/>
        </w:rPr>
        <w:t>101</w:t>
      </w:r>
      <w:r>
        <w:rPr>
          <w:noProof/>
        </w:rPr>
        <w:t>, 396-401 (2004).</w:t>
      </w:r>
      <w:bookmarkEnd w:id="17"/>
    </w:p>
    <w:p w14:paraId="31956FC0" w14:textId="77777777" w:rsidR="005A22B9" w:rsidRDefault="005A22B9" w:rsidP="005A22B9">
      <w:pPr>
        <w:ind w:left="720" w:hanging="720"/>
        <w:rPr>
          <w:noProof/>
        </w:rPr>
      </w:pPr>
      <w:bookmarkStart w:id="18" w:name="_ENREF_18"/>
      <w:r>
        <w:rPr>
          <w:noProof/>
        </w:rPr>
        <w:t>18</w:t>
      </w:r>
      <w:r>
        <w:rPr>
          <w:noProof/>
        </w:rPr>
        <w:tab/>
        <w:t>Vincent, F.</w:t>
      </w:r>
      <w:r w:rsidRPr="005A22B9">
        <w:rPr>
          <w:i/>
          <w:noProof/>
        </w:rPr>
        <w:t xml:space="preserve"> et al.</w:t>
      </w:r>
      <w:r>
        <w:rPr>
          <w:noProof/>
        </w:rPr>
        <w:t xml:space="preserve"> Identification and characterization of novel TRPV4 modulators. </w:t>
      </w:r>
      <w:r w:rsidRPr="005A22B9">
        <w:rPr>
          <w:i/>
          <w:noProof/>
        </w:rPr>
        <w:t>Biochem Biophys Res Commun</w:t>
      </w:r>
      <w:r>
        <w:rPr>
          <w:noProof/>
        </w:rPr>
        <w:t xml:space="preserve"> </w:t>
      </w:r>
      <w:r w:rsidRPr="005A22B9">
        <w:rPr>
          <w:b/>
          <w:noProof/>
        </w:rPr>
        <w:t>389</w:t>
      </w:r>
      <w:r>
        <w:rPr>
          <w:noProof/>
        </w:rPr>
        <w:t>, 490-494, doi:S0006-291X(09)01784-7 [pii]</w:t>
      </w:r>
    </w:p>
    <w:p w14:paraId="3996575B" w14:textId="77777777" w:rsidR="005A22B9" w:rsidRDefault="005A22B9" w:rsidP="005A22B9">
      <w:pPr>
        <w:ind w:left="720" w:hanging="720"/>
        <w:rPr>
          <w:noProof/>
        </w:rPr>
      </w:pPr>
      <w:r>
        <w:rPr>
          <w:noProof/>
        </w:rPr>
        <w:t>10.1016/j.bbrc.2009.09.007 (2009).</w:t>
      </w:r>
      <w:bookmarkEnd w:id="18"/>
    </w:p>
    <w:p w14:paraId="12E2C3BD" w14:textId="77777777" w:rsidR="005A22B9" w:rsidRDefault="005A22B9" w:rsidP="005A22B9">
      <w:pPr>
        <w:ind w:left="720" w:hanging="720"/>
        <w:rPr>
          <w:noProof/>
        </w:rPr>
      </w:pPr>
      <w:bookmarkStart w:id="19" w:name="_ENREF_19"/>
      <w:r>
        <w:rPr>
          <w:noProof/>
        </w:rPr>
        <w:t>19</w:t>
      </w:r>
      <w:r>
        <w:rPr>
          <w:noProof/>
        </w:rPr>
        <w:tab/>
        <w:t>Willette, R. N.</w:t>
      </w:r>
      <w:r w:rsidRPr="005A22B9">
        <w:rPr>
          <w:i/>
          <w:noProof/>
        </w:rPr>
        <w:t xml:space="preserve"> et al.</w:t>
      </w:r>
      <w:r>
        <w:rPr>
          <w:noProof/>
        </w:rPr>
        <w:t xml:space="preserve"> Systemic activation of the transient receptor potential vanilloid subtype 4 channel causes endothelial failure and circulatory collapse: Part 2. </w:t>
      </w:r>
      <w:r w:rsidRPr="005A22B9">
        <w:rPr>
          <w:i/>
          <w:noProof/>
        </w:rPr>
        <w:t>J Pharmacol Exp Ther</w:t>
      </w:r>
      <w:r>
        <w:rPr>
          <w:noProof/>
        </w:rPr>
        <w:t xml:space="preserve"> </w:t>
      </w:r>
      <w:r w:rsidRPr="005A22B9">
        <w:rPr>
          <w:b/>
          <w:noProof/>
        </w:rPr>
        <w:t>326</w:t>
      </w:r>
      <w:r>
        <w:rPr>
          <w:noProof/>
        </w:rPr>
        <w:t>, 443-452, doi:jpet.107.134551 [pii]</w:t>
      </w:r>
    </w:p>
    <w:p w14:paraId="4BC54F0A" w14:textId="77777777" w:rsidR="005A22B9" w:rsidRDefault="005A22B9" w:rsidP="005A22B9">
      <w:pPr>
        <w:ind w:left="720" w:hanging="720"/>
        <w:rPr>
          <w:noProof/>
        </w:rPr>
      </w:pPr>
      <w:r>
        <w:rPr>
          <w:noProof/>
        </w:rPr>
        <w:t>10.1124/jpet.107.134551 (2008).</w:t>
      </w:r>
      <w:bookmarkEnd w:id="19"/>
    </w:p>
    <w:p w14:paraId="2D0DF582" w14:textId="77777777" w:rsidR="005A22B9" w:rsidRDefault="005A22B9" w:rsidP="005A22B9">
      <w:pPr>
        <w:ind w:left="720" w:hanging="720"/>
        <w:rPr>
          <w:noProof/>
        </w:rPr>
      </w:pPr>
      <w:bookmarkStart w:id="20" w:name="_ENREF_20"/>
      <w:r>
        <w:rPr>
          <w:noProof/>
        </w:rPr>
        <w:t>20</w:t>
      </w:r>
      <w:r>
        <w:rPr>
          <w:noProof/>
        </w:rPr>
        <w:tab/>
        <w:t>Thorneloe, K. S.</w:t>
      </w:r>
      <w:r w:rsidRPr="005A22B9">
        <w:rPr>
          <w:i/>
          <w:noProof/>
        </w:rPr>
        <w:t xml:space="preserve"> et al.</w:t>
      </w:r>
      <w:r>
        <w:rPr>
          <w:noProof/>
        </w:rPr>
        <w:t xml:space="preserve"> An orally active TRPV4 channel blocker prevents and resolves pulmonary edema induced by heart failure. </w:t>
      </w:r>
      <w:r w:rsidRPr="005A22B9">
        <w:rPr>
          <w:i/>
          <w:noProof/>
        </w:rPr>
        <w:t>Sci Transl Med</w:t>
      </w:r>
      <w:r>
        <w:rPr>
          <w:noProof/>
        </w:rPr>
        <w:t xml:space="preserve"> </w:t>
      </w:r>
      <w:r w:rsidRPr="005A22B9">
        <w:rPr>
          <w:b/>
          <w:noProof/>
        </w:rPr>
        <w:t>4</w:t>
      </w:r>
      <w:r>
        <w:rPr>
          <w:noProof/>
        </w:rPr>
        <w:t>, 159ra148, doi:10.1126/scitranslmed.3004276</w:t>
      </w:r>
    </w:p>
    <w:p w14:paraId="39431D05" w14:textId="77777777" w:rsidR="005A22B9" w:rsidRDefault="005A22B9" w:rsidP="005A22B9">
      <w:pPr>
        <w:ind w:left="720" w:hanging="720"/>
        <w:rPr>
          <w:noProof/>
        </w:rPr>
      </w:pPr>
      <w:r>
        <w:rPr>
          <w:noProof/>
        </w:rPr>
        <w:t>4/159/159ra148 [pii] (2012).</w:t>
      </w:r>
      <w:bookmarkEnd w:id="20"/>
    </w:p>
    <w:p w14:paraId="19B92F44" w14:textId="77777777" w:rsidR="005A22B9" w:rsidRDefault="005A22B9" w:rsidP="005A22B9">
      <w:pPr>
        <w:ind w:left="720" w:hanging="720"/>
        <w:rPr>
          <w:noProof/>
        </w:rPr>
      </w:pPr>
      <w:bookmarkStart w:id="21" w:name="_ENREF_21"/>
      <w:r>
        <w:rPr>
          <w:noProof/>
        </w:rPr>
        <w:t>21</w:t>
      </w:r>
      <w:r>
        <w:rPr>
          <w:noProof/>
        </w:rPr>
        <w:tab/>
        <w:t xml:space="preserve">Kang, S. S., Shin, S. H., Auh, C. K. &amp; Chun, J. Human skeletal dysplasia caused by a constitutive activated transient receptor potential vanilloid 4 (TRPV4) cation channel mutation. </w:t>
      </w:r>
      <w:r w:rsidRPr="005A22B9">
        <w:rPr>
          <w:i/>
          <w:noProof/>
        </w:rPr>
        <w:t>Exp Mol Med</w:t>
      </w:r>
      <w:r>
        <w:rPr>
          <w:noProof/>
        </w:rPr>
        <w:t xml:space="preserve"> </w:t>
      </w:r>
      <w:r w:rsidRPr="005A22B9">
        <w:rPr>
          <w:b/>
          <w:noProof/>
        </w:rPr>
        <w:t>44</w:t>
      </w:r>
      <w:r>
        <w:rPr>
          <w:noProof/>
        </w:rPr>
        <w:t>, 707-722, doi:10.3858/emm.2012.44.12.080</w:t>
      </w:r>
    </w:p>
    <w:p w14:paraId="5E8C9BDD" w14:textId="77777777" w:rsidR="005A22B9" w:rsidRDefault="005A22B9" w:rsidP="005A22B9">
      <w:pPr>
        <w:ind w:left="720" w:hanging="720"/>
        <w:rPr>
          <w:noProof/>
        </w:rPr>
      </w:pPr>
      <w:r>
        <w:rPr>
          <w:noProof/>
        </w:rPr>
        <w:t>emm.2012.44.080 [pii] (2012).</w:t>
      </w:r>
      <w:bookmarkEnd w:id="21"/>
    </w:p>
    <w:p w14:paraId="00ED1FD2" w14:textId="77777777" w:rsidR="005A22B9" w:rsidRDefault="005A22B9" w:rsidP="005A22B9">
      <w:pPr>
        <w:ind w:left="720" w:hanging="720"/>
        <w:rPr>
          <w:noProof/>
        </w:rPr>
      </w:pPr>
      <w:bookmarkStart w:id="22" w:name="_ENREF_22"/>
      <w:r>
        <w:rPr>
          <w:noProof/>
        </w:rPr>
        <w:t>22</w:t>
      </w:r>
      <w:r>
        <w:rPr>
          <w:noProof/>
        </w:rPr>
        <w:tab/>
        <w:t>Lamande, S. R.</w:t>
      </w:r>
      <w:r w:rsidRPr="005A22B9">
        <w:rPr>
          <w:i/>
          <w:noProof/>
        </w:rPr>
        <w:t xml:space="preserve"> et al.</w:t>
      </w:r>
      <w:r>
        <w:rPr>
          <w:noProof/>
        </w:rPr>
        <w:t xml:space="preserve"> Mutations in TRPV4 cause an inherited arthropathy of hands and feet. </w:t>
      </w:r>
      <w:r w:rsidRPr="005A22B9">
        <w:rPr>
          <w:i/>
          <w:noProof/>
        </w:rPr>
        <w:t>Nat Genet</w:t>
      </w:r>
      <w:r>
        <w:rPr>
          <w:noProof/>
        </w:rPr>
        <w:t xml:space="preserve"> </w:t>
      </w:r>
      <w:r w:rsidRPr="005A22B9">
        <w:rPr>
          <w:b/>
          <w:noProof/>
        </w:rPr>
        <w:t>43</w:t>
      </w:r>
      <w:r>
        <w:rPr>
          <w:noProof/>
        </w:rPr>
        <w:t>, 1142-1146, doi:10.1038/ng.945</w:t>
      </w:r>
    </w:p>
    <w:p w14:paraId="75C1AEB0" w14:textId="77777777" w:rsidR="005A22B9" w:rsidRDefault="005A22B9" w:rsidP="005A22B9">
      <w:pPr>
        <w:ind w:left="720" w:hanging="720"/>
        <w:rPr>
          <w:noProof/>
        </w:rPr>
      </w:pPr>
      <w:r>
        <w:rPr>
          <w:noProof/>
        </w:rPr>
        <w:t>ng.945 [pii] (2011).</w:t>
      </w:r>
      <w:bookmarkEnd w:id="22"/>
    </w:p>
    <w:p w14:paraId="5680D8DE" w14:textId="77777777" w:rsidR="005A22B9" w:rsidRDefault="005A22B9" w:rsidP="005A22B9">
      <w:pPr>
        <w:ind w:left="720" w:hanging="720"/>
        <w:rPr>
          <w:noProof/>
        </w:rPr>
      </w:pPr>
      <w:bookmarkStart w:id="23" w:name="_ENREF_23"/>
      <w:r>
        <w:rPr>
          <w:noProof/>
        </w:rPr>
        <w:t>23</w:t>
      </w:r>
      <w:r>
        <w:rPr>
          <w:noProof/>
        </w:rPr>
        <w:tab/>
        <w:t xml:space="preserve">Loukin, S., Su, Z. &amp; Kung, C. Increased Basal Activity Is a Key Determinant in the Severity of Human Skeletal Dysplasia Caused by TRPV4 Mutations. </w:t>
      </w:r>
      <w:r w:rsidRPr="005A22B9">
        <w:rPr>
          <w:i/>
          <w:noProof/>
        </w:rPr>
        <w:t>PLoS One</w:t>
      </w:r>
      <w:r>
        <w:rPr>
          <w:noProof/>
        </w:rPr>
        <w:t xml:space="preserve"> </w:t>
      </w:r>
      <w:r w:rsidRPr="005A22B9">
        <w:rPr>
          <w:b/>
          <w:noProof/>
        </w:rPr>
        <w:t>6</w:t>
      </w:r>
      <w:r>
        <w:rPr>
          <w:noProof/>
        </w:rPr>
        <w:t>, e19533, doi:10.1371/journal.pone.0019533</w:t>
      </w:r>
    </w:p>
    <w:p w14:paraId="06CAC184" w14:textId="77777777" w:rsidR="005A22B9" w:rsidRDefault="005A22B9" w:rsidP="005A22B9">
      <w:pPr>
        <w:ind w:left="720" w:hanging="720"/>
        <w:rPr>
          <w:noProof/>
        </w:rPr>
      </w:pPr>
      <w:r>
        <w:rPr>
          <w:noProof/>
        </w:rPr>
        <w:t>PONE-D-11-00683 [pii] (2011).</w:t>
      </w:r>
      <w:bookmarkEnd w:id="23"/>
    </w:p>
    <w:p w14:paraId="13C5B70F" w14:textId="77777777" w:rsidR="005A22B9" w:rsidRDefault="005A22B9" w:rsidP="005A22B9">
      <w:pPr>
        <w:ind w:left="720" w:hanging="720"/>
        <w:rPr>
          <w:noProof/>
        </w:rPr>
      </w:pPr>
      <w:bookmarkStart w:id="24" w:name="_ENREF_24"/>
      <w:r>
        <w:rPr>
          <w:noProof/>
        </w:rPr>
        <w:t>24</w:t>
      </w:r>
      <w:r>
        <w:rPr>
          <w:noProof/>
        </w:rPr>
        <w:tab/>
        <w:t xml:space="preserve">Loukin, S. H., Su, Z. &amp; Kung, C. Hypotonic shocks activate rat TRPV4 in yeast in the absence of polyunsaturated fatty acids. </w:t>
      </w:r>
      <w:r w:rsidRPr="005A22B9">
        <w:rPr>
          <w:i/>
          <w:noProof/>
        </w:rPr>
        <w:t>FEBS Lett</w:t>
      </w:r>
      <w:r>
        <w:rPr>
          <w:noProof/>
        </w:rPr>
        <w:t xml:space="preserve"> </w:t>
      </w:r>
      <w:r w:rsidRPr="005A22B9">
        <w:rPr>
          <w:b/>
          <w:noProof/>
        </w:rPr>
        <w:t>583</w:t>
      </w:r>
      <w:r>
        <w:rPr>
          <w:noProof/>
        </w:rPr>
        <w:t>, 754-758, doi:S0014-5793(09)00049-0 [pii]</w:t>
      </w:r>
    </w:p>
    <w:p w14:paraId="2E43D5E2" w14:textId="77777777" w:rsidR="005A22B9" w:rsidRDefault="005A22B9" w:rsidP="005A22B9">
      <w:pPr>
        <w:ind w:left="720" w:hanging="720"/>
        <w:rPr>
          <w:noProof/>
        </w:rPr>
      </w:pPr>
      <w:r>
        <w:rPr>
          <w:noProof/>
        </w:rPr>
        <w:t>10.1016/j.febslet.2009.01.027 (2009).</w:t>
      </w:r>
      <w:bookmarkEnd w:id="24"/>
    </w:p>
    <w:p w14:paraId="3D4622F7" w14:textId="77777777" w:rsidR="005A22B9" w:rsidRDefault="005A22B9" w:rsidP="005A22B9">
      <w:pPr>
        <w:ind w:left="720" w:hanging="720"/>
        <w:rPr>
          <w:noProof/>
        </w:rPr>
      </w:pPr>
      <w:bookmarkStart w:id="25" w:name="_ENREF_25"/>
      <w:r>
        <w:rPr>
          <w:noProof/>
        </w:rPr>
        <w:t>25</w:t>
      </w:r>
      <w:r>
        <w:rPr>
          <w:noProof/>
        </w:rPr>
        <w:tab/>
        <w:t xml:space="preserve">Loukin, S., Su, Z., Zhou, X. &amp; Kung, C. Forward genetic analysis reveals multiple gating mechanisms of TRPV4. </w:t>
      </w:r>
      <w:r w:rsidRPr="005A22B9">
        <w:rPr>
          <w:i/>
          <w:noProof/>
        </w:rPr>
        <w:t>J Biol Chem</w:t>
      </w:r>
      <w:r>
        <w:rPr>
          <w:noProof/>
        </w:rPr>
        <w:t xml:space="preserve"> </w:t>
      </w:r>
      <w:r w:rsidRPr="005A22B9">
        <w:rPr>
          <w:b/>
          <w:noProof/>
        </w:rPr>
        <w:t>285</w:t>
      </w:r>
      <w:r>
        <w:rPr>
          <w:noProof/>
        </w:rPr>
        <w:t>, 19884-19890, doi:M110.113936 [pii]</w:t>
      </w:r>
    </w:p>
    <w:p w14:paraId="264C75CA" w14:textId="77777777" w:rsidR="005A22B9" w:rsidRDefault="005A22B9" w:rsidP="005A22B9">
      <w:pPr>
        <w:ind w:left="720" w:hanging="720"/>
        <w:rPr>
          <w:noProof/>
        </w:rPr>
      </w:pPr>
      <w:r>
        <w:rPr>
          <w:noProof/>
        </w:rPr>
        <w:t>10.1074/jbc.M110.113936 (2010).</w:t>
      </w:r>
      <w:bookmarkEnd w:id="25"/>
    </w:p>
    <w:p w14:paraId="2AAC56F7" w14:textId="77777777" w:rsidR="005A22B9" w:rsidRDefault="005A22B9" w:rsidP="005A22B9">
      <w:pPr>
        <w:ind w:left="720" w:hanging="720"/>
        <w:rPr>
          <w:noProof/>
        </w:rPr>
      </w:pPr>
      <w:bookmarkStart w:id="26" w:name="_ENREF_26"/>
      <w:r>
        <w:rPr>
          <w:noProof/>
        </w:rPr>
        <w:t>26</w:t>
      </w:r>
      <w:r>
        <w:rPr>
          <w:noProof/>
        </w:rPr>
        <w:tab/>
        <w:t xml:space="preserve">Batiza, A. F., Schulz, T. &amp; Masson, P. H. Yeast respond to hypotonic shock with a calcium pulse. </w:t>
      </w:r>
      <w:r w:rsidRPr="005A22B9">
        <w:rPr>
          <w:i/>
          <w:noProof/>
        </w:rPr>
        <w:t>Journal of Biological Chemistry</w:t>
      </w:r>
      <w:r>
        <w:rPr>
          <w:noProof/>
        </w:rPr>
        <w:t xml:space="preserve"> </w:t>
      </w:r>
      <w:r w:rsidRPr="005A22B9">
        <w:rPr>
          <w:b/>
          <w:noProof/>
        </w:rPr>
        <w:t>271</w:t>
      </w:r>
      <w:r>
        <w:rPr>
          <w:noProof/>
        </w:rPr>
        <w:t>, 23357-23362 (1996).</w:t>
      </w:r>
      <w:bookmarkEnd w:id="26"/>
    </w:p>
    <w:p w14:paraId="69CFF213" w14:textId="77777777" w:rsidR="005A22B9" w:rsidRDefault="005A22B9" w:rsidP="005A22B9">
      <w:pPr>
        <w:ind w:left="720" w:hanging="720"/>
        <w:rPr>
          <w:noProof/>
        </w:rPr>
      </w:pPr>
      <w:bookmarkStart w:id="27" w:name="_ENREF_27"/>
      <w:r>
        <w:rPr>
          <w:noProof/>
        </w:rPr>
        <w:t>27</w:t>
      </w:r>
      <w:r>
        <w:rPr>
          <w:noProof/>
        </w:rPr>
        <w:tab/>
        <w:t xml:space="preserve">Amberg, D., C., Burke, D.,  Strathern, J.N. </w:t>
      </w:r>
      <w:r w:rsidRPr="005A22B9">
        <w:rPr>
          <w:i/>
          <w:noProof/>
        </w:rPr>
        <w:t>Methods in Yeast Genetics: a Cold Spring Harbor Laboratory Course Manual</w:t>
      </w:r>
      <w:r>
        <w:rPr>
          <w:noProof/>
        </w:rPr>
        <w:t>.  (Cold Spring Harbor Laboratory Press, Cold Spring Harbor, New York, 2005).</w:t>
      </w:r>
      <w:bookmarkEnd w:id="27"/>
    </w:p>
    <w:p w14:paraId="13ACEAEB" w14:textId="77777777" w:rsidR="005A22B9" w:rsidRDefault="005A22B9" w:rsidP="005A22B9">
      <w:pPr>
        <w:ind w:left="720" w:hanging="720"/>
        <w:rPr>
          <w:noProof/>
        </w:rPr>
      </w:pPr>
      <w:bookmarkStart w:id="28" w:name="_ENREF_28"/>
      <w:r>
        <w:rPr>
          <w:noProof/>
        </w:rPr>
        <w:t>28</w:t>
      </w:r>
      <w:r>
        <w:rPr>
          <w:noProof/>
        </w:rPr>
        <w:tab/>
        <w:t xml:space="preserve">Loukin, S., Zhou, X., Kung, C. &amp; Saimi, Y. A genome-wide survey suggests an osmoprotective role for vacuolar Ca2+ release in cell wall-compromised yeast. </w:t>
      </w:r>
      <w:r w:rsidRPr="005A22B9">
        <w:rPr>
          <w:i/>
          <w:noProof/>
        </w:rPr>
        <w:t>FASEB J</w:t>
      </w:r>
      <w:r>
        <w:rPr>
          <w:noProof/>
        </w:rPr>
        <w:t xml:space="preserve"> </w:t>
      </w:r>
      <w:r w:rsidRPr="005A22B9">
        <w:rPr>
          <w:b/>
          <w:noProof/>
        </w:rPr>
        <w:t>22</w:t>
      </w:r>
      <w:r>
        <w:rPr>
          <w:noProof/>
        </w:rPr>
        <w:t>, 2405-2415, doi:10.1096/fj.07-101410</w:t>
      </w:r>
    </w:p>
    <w:p w14:paraId="4C667504" w14:textId="77777777" w:rsidR="005A22B9" w:rsidRDefault="005A22B9" w:rsidP="005A22B9">
      <w:pPr>
        <w:ind w:left="720" w:hanging="720"/>
        <w:rPr>
          <w:noProof/>
        </w:rPr>
      </w:pPr>
      <w:r>
        <w:rPr>
          <w:noProof/>
        </w:rPr>
        <w:t>fj.07-101410 [pii] (2008).</w:t>
      </w:r>
      <w:bookmarkEnd w:id="28"/>
    </w:p>
    <w:p w14:paraId="3C499EC5" w14:textId="77777777" w:rsidR="005A22B9" w:rsidRDefault="005A22B9" w:rsidP="005A22B9">
      <w:pPr>
        <w:ind w:left="720" w:hanging="720"/>
        <w:rPr>
          <w:noProof/>
        </w:rPr>
      </w:pPr>
      <w:bookmarkStart w:id="29" w:name="_ENREF_29"/>
      <w:r>
        <w:rPr>
          <w:noProof/>
        </w:rPr>
        <w:t>29</w:t>
      </w:r>
      <w:r>
        <w:rPr>
          <w:noProof/>
        </w:rPr>
        <w:tab/>
        <w:t xml:space="preserve">Denis, V. &amp; Cyert, M. S. Internal Ca(2+) release in yeast is triggered by hypertonic shock and mediated by a TRP channel homologue. </w:t>
      </w:r>
      <w:r w:rsidRPr="005A22B9">
        <w:rPr>
          <w:i/>
          <w:noProof/>
        </w:rPr>
        <w:t>J Cell Biol</w:t>
      </w:r>
      <w:r>
        <w:rPr>
          <w:noProof/>
        </w:rPr>
        <w:t xml:space="preserve"> </w:t>
      </w:r>
      <w:r w:rsidRPr="005A22B9">
        <w:rPr>
          <w:b/>
          <w:noProof/>
        </w:rPr>
        <w:t>156</w:t>
      </w:r>
      <w:r>
        <w:rPr>
          <w:noProof/>
        </w:rPr>
        <w:t>, 29-34. (2002).</w:t>
      </w:r>
      <w:bookmarkEnd w:id="29"/>
    </w:p>
    <w:p w14:paraId="56304B64" w14:textId="77777777" w:rsidR="005A22B9" w:rsidRDefault="005A22B9" w:rsidP="005A22B9">
      <w:pPr>
        <w:ind w:left="720" w:hanging="720"/>
        <w:rPr>
          <w:noProof/>
        </w:rPr>
      </w:pPr>
      <w:bookmarkStart w:id="30" w:name="_ENREF_30"/>
      <w:r>
        <w:rPr>
          <w:noProof/>
        </w:rPr>
        <w:t>30</w:t>
      </w:r>
      <w:r>
        <w:rPr>
          <w:noProof/>
        </w:rPr>
        <w:tab/>
        <w:t xml:space="preserve">Loukin, S. H., Kung, C. &amp; Saimi, Y. Lipid perturbations sensitize osmotic down-shock activated Ca2+ influx, a yeast "deletome" analysis. </w:t>
      </w:r>
      <w:r w:rsidRPr="005A22B9">
        <w:rPr>
          <w:i/>
          <w:noProof/>
        </w:rPr>
        <w:t>FASEB J</w:t>
      </w:r>
      <w:r>
        <w:rPr>
          <w:noProof/>
        </w:rPr>
        <w:t xml:space="preserve"> </w:t>
      </w:r>
      <w:r w:rsidRPr="005A22B9">
        <w:rPr>
          <w:b/>
          <w:noProof/>
        </w:rPr>
        <w:t>21</w:t>
      </w:r>
      <w:r>
        <w:rPr>
          <w:noProof/>
        </w:rPr>
        <w:t>, 1813-1820, doi:fj.06-7898com [pii]</w:t>
      </w:r>
    </w:p>
    <w:p w14:paraId="0B39B2C4" w14:textId="77777777" w:rsidR="005A22B9" w:rsidRDefault="005A22B9" w:rsidP="005A22B9">
      <w:pPr>
        <w:ind w:left="720" w:hanging="720"/>
        <w:rPr>
          <w:noProof/>
        </w:rPr>
      </w:pPr>
      <w:r>
        <w:rPr>
          <w:noProof/>
        </w:rPr>
        <w:lastRenderedPageBreak/>
        <w:t>10.1096/fj.06-7898com (2007).</w:t>
      </w:r>
      <w:bookmarkEnd w:id="30"/>
    </w:p>
    <w:p w14:paraId="711F765E" w14:textId="77777777" w:rsidR="005A22B9" w:rsidRDefault="005A22B9" w:rsidP="005A22B9">
      <w:pPr>
        <w:ind w:left="720" w:hanging="720"/>
        <w:rPr>
          <w:noProof/>
        </w:rPr>
      </w:pPr>
      <w:bookmarkStart w:id="31" w:name="_ENREF_31"/>
      <w:r>
        <w:rPr>
          <w:noProof/>
        </w:rPr>
        <w:t>31</w:t>
      </w:r>
      <w:r>
        <w:rPr>
          <w:noProof/>
        </w:rPr>
        <w:tab/>
        <w:t xml:space="preserve">Loukin, S. H., Zhou, X.-L., Kung, C. &amp; Saimi, Y. A genome-wide survey suggests an osmo-protective role for vacuolar Ca2+ release in cell-wall-compromized yeast. </w:t>
      </w:r>
      <w:r w:rsidRPr="005A22B9">
        <w:rPr>
          <w:i/>
          <w:noProof/>
        </w:rPr>
        <w:t>The FASEB Journal</w:t>
      </w:r>
      <w:r>
        <w:rPr>
          <w:noProof/>
        </w:rPr>
        <w:t xml:space="preserve"> </w:t>
      </w:r>
      <w:r w:rsidRPr="005A22B9">
        <w:rPr>
          <w:b/>
          <w:noProof/>
        </w:rPr>
        <w:t>22</w:t>
      </w:r>
      <w:r>
        <w:rPr>
          <w:noProof/>
        </w:rPr>
        <w:t>, 2405-2415 (2008).</w:t>
      </w:r>
      <w:bookmarkEnd w:id="31"/>
    </w:p>
    <w:p w14:paraId="45E59123" w14:textId="77777777" w:rsidR="005A22B9" w:rsidRDefault="005A22B9" w:rsidP="005A22B9">
      <w:pPr>
        <w:ind w:left="720" w:hanging="720"/>
        <w:rPr>
          <w:noProof/>
        </w:rPr>
      </w:pPr>
      <w:bookmarkStart w:id="32" w:name="_ENREF_32"/>
      <w:r>
        <w:rPr>
          <w:noProof/>
        </w:rPr>
        <w:t>32</w:t>
      </w:r>
      <w:r>
        <w:rPr>
          <w:noProof/>
        </w:rPr>
        <w:tab/>
        <w:t xml:space="preserve">Conn, P. M. </w:t>
      </w:r>
      <w:r w:rsidRPr="005A22B9">
        <w:rPr>
          <w:i/>
          <w:noProof/>
        </w:rPr>
        <w:t>Methods in Enzymology</w:t>
      </w:r>
      <w:r>
        <w:rPr>
          <w:noProof/>
        </w:rPr>
        <w:t>. Vol. 294 (Academic Press, , 1999).</w:t>
      </w:r>
      <w:bookmarkEnd w:id="32"/>
    </w:p>
    <w:p w14:paraId="2E62554F" w14:textId="77777777" w:rsidR="005A22B9" w:rsidRDefault="005A22B9" w:rsidP="005A22B9">
      <w:pPr>
        <w:ind w:left="720" w:hanging="720"/>
        <w:rPr>
          <w:noProof/>
        </w:rPr>
      </w:pPr>
      <w:bookmarkStart w:id="33" w:name="_ENREF_33"/>
      <w:r>
        <w:rPr>
          <w:noProof/>
        </w:rPr>
        <w:t>33</w:t>
      </w:r>
      <w:r>
        <w:rPr>
          <w:noProof/>
        </w:rPr>
        <w:tab/>
        <w:t xml:space="preserve">Goldin, A. L. &amp; Sumikawa, K. in </w:t>
      </w:r>
      <w:r w:rsidRPr="005A22B9">
        <w:rPr>
          <w:i/>
          <w:noProof/>
        </w:rPr>
        <w:t>Methods in Enzymology</w:t>
      </w:r>
      <w:r>
        <w:rPr>
          <w:noProof/>
        </w:rPr>
        <w:t xml:space="preserve"> Vol. 207  (ed B; Iverson Rudy, L. E.)  279-298 (Harcourt Brace Jovanovich, 1992).</w:t>
      </w:r>
      <w:bookmarkEnd w:id="33"/>
    </w:p>
    <w:p w14:paraId="36870368" w14:textId="77777777" w:rsidR="005A22B9" w:rsidRDefault="005A22B9" w:rsidP="005A22B9">
      <w:pPr>
        <w:ind w:left="720" w:hanging="720"/>
        <w:rPr>
          <w:noProof/>
        </w:rPr>
      </w:pPr>
      <w:bookmarkStart w:id="34" w:name="_ENREF_34"/>
      <w:r>
        <w:rPr>
          <w:noProof/>
        </w:rPr>
        <w:t>34</w:t>
      </w:r>
      <w:r>
        <w:rPr>
          <w:noProof/>
        </w:rPr>
        <w:tab/>
        <w:t>Loukin, S. H.</w:t>
      </w:r>
      <w:r w:rsidRPr="005A22B9">
        <w:rPr>
          <w:i/>
          <w:noProof/>
        </w:rPr>
        <w:t xml:space="preserve"> et al.</w:t>
      </w:r>
      <w:r>
        <w:rPr>
          <w:noProof/>
        </w:rPr>
        <w:t xml:space="preserve"> Random mutagenesis reveals a region important for gating of the yeast K+ channel Ykc1. </w:t>
      </w:r>
      <w:r w:rsidRPr="005A22B9">
        <w:rPr>
          <w:i/>
          <w:noProof/>
        </w:rPr>
        <w:t>EMBO J</w:t>
      </w:r>
      <w:r>
        <w:rPr>
          <w:noProof/>
        </w:rPr>
        <w:t xml:space="preserve"> </w:t>
      </w:r>
      <w:r w:rsidRPr="005A22B9">
        <w:rPr>
          <w:b/>
          <w:noProof/>
        </w:rPr>
        <w:t>16</w:t>
      </w:r>
      <w:r>
        <w:rPr>
          <w:noProof/>
        </w:rPr>
        <w:t>, 4817-4825, doi:10.1093/emboj/16.16.4817 (1997).</w:t>
      </w:r>
      <w:bookmarkEnd w:id="34"/>
    </w:p>
    <w:p w14:paraId="65064C22" w14:textId="77777777" w:rsidR="005A22B9" w:rsidRPr="00C53A67" w:rsidRDefault="005A22B9" w:rsidP="005A22B9">
      <w:pPr>
        <w:ind w:left="720" w:hanging="720"/>
        <w:rPr>
          <w:noProof/>
          <w:color w:val="FF0000"/>
        </w:rPr>
      </w:pPr>
      <w:bookmarkStart w:id="35" w:name="_ENREF_35"/>
      <w:r w:rsidRPr="00C53A67">
        <w:rPr>
          <w:noProof/>
          <w:color w:val="FF0000"/>
        </w:rPr>
        <w:t>35</w:t>
      </w:r>
      <w:r w:rsidRPr="00C53A67">
        <w:rPr>
          <w:noProof/>
          <w:color w:val="FF0000"/>
        </w:rPr>
        <w:tab/>
        <w:t xml:space="preserve">Brown, A. L., Johnson, B. E. &amp; Goodman, M. B. Patch clamp recording of ion channels expressed in Xenopus oocytes. </w:t>
      </w:r>
      <w:r w:rsidRPr="00C53A67">
        <w:rPr>
          <w:i/>
          <w:noProof/>
          <w:color w:val="FF0000"/>
        </w:rPr>
        <w:t>J Vis Exp</w:t>
      </w:r>
      <w:r w:rsidRPr="00C53A67">
        <w:rPr>
          <w:noProof/>
          <w:color w:val="FF0000"/>
        </w:rPr>
        <w:t>, doi:10.3791/936</w:t>
      </w:r>
    </w:p>
    <w:p w14:paraId="064BE9EC" w14:textId="77777777" w:rsidR="005A22B9" w:rsidRPr="00C53A67" w:rsidRDefault="005A22B9" w:rsidP="005A22B9">
      <w:pPr>
        <w:ind w:left="720" w:hanging="720"/>
        <w:rPr>
          <w:noProof/>
          <w:color w:val="FF0000"/>
        </w:rPr>
      </w:pPr>
      <w:r w:rsidRPr="00C53A67">
        <w:rPr>
          <w:noProof/>
          <w:color w:val="FF0000"/>
        </w:rPr>
        <w:t>936 [pii] (2008).</w:t>
      </w:r>
      <w:bookmarkEnd w:id="35"/>
    </w:p>
    <w:p w14:paraId="730BD7A3" w14:textId="77777777" w:rsidR="005A22B9" w:rsidRDefault="005A22B9" w:rsidP="005A22B9">
      <w:pPr>
        <w:ind w:left="720" w:hanging="720"/>
        <w:rPr>
          <w:noProof/>
        </w:rPr>
      </w:pPr>
      <w:bookmarkStart w:id="36" w:name="_ENREF_36"/>
      <w:r>
        <w:rPr>
          <w:noProof/>
        </w:rPr>
        <w:t>36</w:t>
      </w:r>
      <w:r>
        <w:rPr>
          <w:noProof/>
        </w:rPr>
        <w:tab/>
        <w:t xml:space="preserve">Hamill, O. P., Marty, A., Neher, E., Sakmann, B. &amp; Sigworth, F. J. Improved patch-clamp techniques for high-resolution current recording from cells and cell-free membrane patches. </w:t>
      </w:r>
      <w:r w:rsidRPr="005A22B9">
        <w:rPr>
          <w:i/>
          <w:noProof/>
        </w:rPr>
        <w:t>Pflugers Arch</w:t>
      </w:r>
      <w:r>
        <w:rPr>
          <w:noProof/>
        </w:rPr>
        <w:t xml:space="preserve"> </w:t>
      </w:r>
      <w:r w:rsidRPr="005A22B9">
        <w:rPr>
          <w:b/>
          <w:noProof/>
        </w:rPr>
        <w:t>391</w:t>
      </w:r>
      <w:r>
        <w:rPr>
          <w:noProof/>
        </w:rPr>
        <w:t>, 85-100 (1981).</w:t>
      </w:r>
      <w:bookmarkEnd w:id="36"/>
    </w:p>
    <w:p w14:paraId="0EAD562D" w14:textId="77777777" w:rsidR="005A22B9" w:rsidRPr="00C53A67" w:rsidRDefault="005A22B9" w:rsidP="005A22B9">
      <w:pPr>
        <w:ind w:left="720" w:hanging="720"/>
        <w:rPr>
          <w:noProof/>
          <w:color w:val="FF0000"/>
        </w:rPr>
      </w:pPr>
      <w:bookmarkStart w:id="37" w:name="_ENREF_37"/>
      <w:r w:rsidRPr="00C53A67">
        <w:rPr>
          <w:noProof/>
          <w:color w:val="FF0000"/>
        </w:rPr>
        <w:t>37</w:t>
      </w:r>
      <w:r w:rsidRPr="00C53A67">
        <w:rPr>
          <w:noProof/>
          <w:color w:val="FF0000"/>
        </w:rPr>
        <w:tab/>
        <w:t>Maroto, R.</w:t>
      </w:r>
      <w:r w:rsidRPr="00C53A67">
        <w:rPr>
          <w:i/>
          <w:noProof/>
          <w:color w:val="FF0000"/>
        </w:rPr>
        <w:t xml:space="preserve"> et al.</w:t>
      </w:r>
      <w:r w:rsidRPr="00C53A67">
        <w:rPr>
          <w:noProof/>
          <w:color w:val="FF0000"/>
        </w:rPr>
        <w:t xml:space="preserve"> TRPC1 forms the stretch-activated cation channel in vertebrate cells.[see comment]. </w:t>
      </w:r>
      <w:r w:rsidRPr="00C53A67">
        <w:rPr>
          <w:i/>
          <w:noProof/>
          <w:color w:val="FF0000"/>
        </w:rPr>
        <w:t>Nature Cell Biology</w:t>
      </w:r>
      <w:r w:rsidRPr="00C53A67">
        <w:rPr>
          <w:noProof/>
          <w:color w:val="FF0000"/>
        </w:rPr>
        <w:t xml:space="preserve"> </w:t>
      </w:r>
      <w:r w:rsidRPr="00C53A67">
        <w:rPr>
          <w:b/>
          <w:noProof/>
          <w:color w:val="FF0000"/>
        </w:rPr>
        <w:t>7</w:t>
      </w:r>
      <w:r w:rsidRPr="00C53A67">
        <w:rPr>
          <w:noProof/>
          <w:color w:val="FF0000"/>
        </w:rPr>
        <w:t>, 179-185 (2005).</w:t>
      </w:r>
      <w:bookmarkEnd w:id="37"/>
    </w:p>
    <w:p w14:paraId="542D8469" w14:textId="00DBE358" w:rsidR="005A22B9" w:rsidRDefault="005A22B9" w:rsidP="005A22B9">
      <w:pPr>
        <w:rPr>
          <w:noProof/>
        </w:rPr>
      </w:pPr>
    </w:p>
    <w:p w14:paraId="30EB00CD" w14:textId="320064F3" w:rsidR="002B53E1" w:rsidRPr="00D80FB7" w:rsidRDefault="00525BF0" w:rsidP="00E26BF7">
      <w:r>
        <w:fldChar w:fldCharType="end"/>
      </w:r>
      <w:r w:rsidR="001745E3">
        <w:t xml:space="preserve"> </w:t>
      </w:r>
    </w:p>
    <w:sectPr w:rsidR="002B53E1" w:rsidRPr="00D80FB7" w:rsidSect="00295FCA">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华文宋体">
    <w:altName w:val="Arial Unicode MS"/>
    <w:charset w:val="50"/>
    <w:family w:val="auto"/>
    <w:pitch w:val="variable"/>
    <w:sig w:usb0="00000000" w:usb1="080F0000" w:usb2="00000010" w:usb3="00000000" w:csb0="0004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175F8"/>
    <w:multiLevelType w:val="hybridMultilevel"/>
    <w:tmpl w:val="FFCA99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B852B14"/>
    <w:multiLevelType w:val="hybridMultilevel"/>
    <w:tmpl w:val="BBB0074A"/>
    <w:lvl w:ilvl="0" w:tplc="0EAACF0C">
      <w:start w:val="1"/>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8367D9"/>
    <w:multiLevelType w:val="hybridMultilevel"/>
    <w:tmpl w:val="8F8C92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4DE0DDC"/>
    <w:multiLevelType w:val="hybridMultilevel"/>
    <w:tmpl w:val="A0DA64E6"/>
    <w:lvl w:ilvl="0" w:tplc="DA0CA146">
      <w:start w:val="1"/>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FA21571"/>
    <w:multiLevelType w:val="hybridMultilevel"/>
    <w:tmpl w:val="A72CB2A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0EB59EE"/>
    <w:multiLevelType w:val="hybridMultilevel"/>
    <w:tmpl w:val="328A25BA"/>
    <w:lvl w:ilvl="0" w:tplc="639256F4">
      <w:start w:val="1"/>
      <w:numFmt w:val="decimal"/>
      <w:lvlText w:val="(%1)"/>
      <w:lvlJc w:val="left"/>
      <w:pPr>
        <w:ind w:left="820" w:hanging="4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115315A"/>
    <w:multiLevelType w:val="hybridMultilevel"/>
    <w:tmpl w:val="680E58C4"/>
    <w:lvl w:ilvl="0" w:tplc="53B6EFE0">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C3A316E"/>
    <w:multiLevelType w:val="hybridMultilevel"/>
    <w:tmpl w:val="00BEE89A"/>
    <w:lvl w:ilvl="0" w:tplc="68E235B0">
      <w:start w:val="1"/>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00559CF"/>
    <w:multiLevelType w:val="multilevel"/>
    <w:tmpl w:val="40D45CA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nsid w:val="68A6695B"/>
    <w:multiLevelType w:val="hybridMultilevel"/>
    <w:tmpl w:val="7EB67D3E"/>
    <w:lvl w:ilvl="0" w:tplc="84B21992">
      <w:start w:val="1"/>
      <w:numFmt w:val="decimal"/>
      <w:lvlText w:val="(%1)"/>
      <w:lvlJc w:val="left"/>
      <w:pPr>
        <w:ind w:left="820" w:hanging="4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CBA3CE4"/>
    <w:multiLevelType w:val="hybridMultilevel"/>
    <w:tmpl w:val="40ECF294"/>
    <w:lvl w:ilvl="0" w:tplc="1FFC79D4">
      <w:start w:val="1"/>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FCB5C91"/>
    <w:multiLevelType w:val="hybridMultilevel"/>
    <w:tmpl w:val="61321CB0"/>
    <w:lvl w:ilvl="0" w:tplc="451A7B8E">
      <w:start w:val="1"/>
      <w:numFmt w:val="decimal"/>
      <w:lvlText w:val="(%1)"/>
      <w:lvlJc w:val="left"/>
      <w:pPr>
        <w:ind w:left="820" w:hanging="4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0"/>
  </w:num>
  <w:num w:numId="3">
    <w:abstractNumId w:val="9"/>
  </w:num>
  <w:num w:numId="4">
    <w:abstractNumId w:val="11"/>
  </w:num>
  <w:num w:numId="5">
    <w:abstractNumId w:val="2"/>
  </w:num>
  <w:num w:numId="6">
    <w:abstractNumId w:val="6"/>
  </w:num>
  <w:num w:numId="7">
    <w:abstractNumId w:val="5"/>
  </w:num>
  <w:num w:numId="8">
    <w:abstractNumId w:val="10"/>
  </w:num>
  <w:num w:numId="9">
    <w:abstractNumId w:val="3"/>
  </w:num>
  <w:num w:numId="10">
    <w:abstractNumId w:val="4"/>
  </w:num>
  <w:num w:numId="11">
    <w:abstractNumId w:val="7"/>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movePersonalInformation/>
  <w:embedSystemFonts/>
  <w:proofState w:spelling="clean" w:grammar="clean"/>
  <w:defaultTabStop w:val="720"/>
  <w:drawingGridHorizontalSpacing w:val="187"/>
  <w:drawingGridVerticalSpacing w:val="187"/>
  <w:displayHorizontalDrawingGridEvery w:val="0"/>
  <w:displayVerticalDrawingGridEvery w:val="0"/>
  <w:doNotUseMarginsForDrawingGridOrigin/>
  <w:drawingGridHorizontalOrigin w:val="1699"/>
  <w:drawingGridVerticalOrigin w:val="1987"/>
  <w:noPunctuationKerning/>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zz5fw5ew2dv5pevww9ptxe60rxxtt2ftdwe&quot;&gt;Giant Library&lt;record-ids&gt;&lt;item&gt;54&lt;/item&gt;&lt;item&gt;66&lt;/item&gt;&lt;item&gt;87&lt;/item&gt;&lt;item&gt;136&lt;/item&gt;&lt;item&gt;156&lt;/item&gt;&lt;item&gt;159&lt;/item&gt;&lt;item&gt;178&lt;/item&gt;&lt;item&gt;419&lt;/item&gt;&lt;item&gt;719&lt;/item&gt;&lt;item&gt;766&lt;/item&gt;&lt;item&gt;1392&lt;/item&gt;&lt;item&gt;1403&lt;/item&gt;&lt;item&gt;1411&lt;/item&gt;&lt;item&gt;1412&lt;/item&gt;&lt;item&gt;1415&lt;/item&gt;&lt;item&gt;1423&lt;/item&gt;&lt;item&gt;1536&lt;/item&gt;&lt;item&gt;1554&lt;/item&gt;&lt;item&gt;1555&lt;/item&gt;&lt;item&gt;1586&lt;/item&gt;&lt;item&gt;1674&lt;/item&gt;&lt;item&gt;1675&lt;/item&gt;&lt;item&gt;1707&lt;/item&gt;&lt;item&gt;1711&lt;/item&gt;&lt;item&gt;2087&lt;/item&gt;&lt;item&gt;2088&lt;/item&gt;&lt;item&gt;2090&lt;/item&gt;&lt;item&gt;2098&lt;/item&gt;&lt;item&gt;2109&lt;/item&gt;&lt;item&gt;2110&lt;/item&gt;&lt;item&gt;2111&lt;/item&gt;&lt;item&gt;2112&lt;/item&gt;&lt;item&gt;2158&lt;/item&gt;&lt;item&gt;2159&lt;/item&gt;&lt;item&gt;2160&lt;/item&gt;&lt;item&gt;2170&lt;/item&gt;&lt;item&gt;2203&lt;/item&gt;&lt;/record-ids&gt;&lt;/item&gt;&lt;/Libraries&gt;"/>
  </w:docVars>
  <w:rsids>
    <w:rsidRoot w:val="002E0C67"/>
    <w:rsid w:val="000022BA"/>
    <w:rsid w:val="0000374C"/>
    <w:rsid w:val="00015524"/>
    <w:rsid w:val="00040641"/>
    <w:rsid w:val="00044398"/>
    <w:rsid w:val="00050D6B"/>
    <w:rsid w:val="0006145D"/>
    <w:rsid w:val="00071FD9"/>
    <w:rsid w:val="000765F5"/>
    <w:rsid w:val="00077E24"/>
    <w:rsid w:val="000814DB"/>
    <w:rsid w:val="00084158"/>
    <w:rsid w:val="00084494"/>
    <w:rsid w:val="0008451F"/>
    <w:rsid w:val="00085CDA"/>
    <w:rsid w:val="000B41A0"/>
    <w:rsid w:val="000B6ECA"/>
    <w:rsid w:val="000C3ED2"/>
    <w:rsid w:val="000D0ADD"/>
    <w:rsid w:val="00102249"/>
    <w:rsid w:val="001109B9"/>
    <w:rsid w:val="00120132"/>
    <w:rsid w:val="00131078"/>
    <w:rsid w:val="0013293F"/>
    <w:rsid w:val="0014535A"/>
    <w:rsid w:val="00146A52"/>
    <w:rsid w:val="00152B18"/>
    <w:rsid w:val="00155D86"/>
    <w:rsid w:val="00171677"/>
    <w:rsid w:val="0017264A"/>
    <w:rsid w:val="001745E3"/>
    <w:rsid w:val="0018198B"/>
    <w:rsid w:val="00185D3A"/>
    <w:rsid w:val="00193441"/>
    <w:rsid w:val="0019365E"/>
    <w:rsid w:val="00194C9F"/>
    <w:rsid w:val="00195C59"/>
    <w:rsid w:val="00196EA4"/>
    <w:rsid w:val="001A3508"/>
    <w:rsid w:val="001A3BB6"/>
    <w:rsid w:val="001B3EAD"/>
    <w:rsid w:val="001C5E4F"/>
    <w:rsid w:val="001C7727"/>
    <w:rsid w:val="001F1E21"/>
    <w:rsid w:val="001F4E0D"/>
    <w:rsid w:val="001F7133"/>
    <w:rsid w:val="00200585"/>
    <w:rsid w:val="002028ED"/>
    <w:rsid w:val="00204415"/>
    <w:rsid w:val="00211662"/>
    <w:rsid w:val="00217498"/>
    <w:rsid w:val="00233DAA"/>
    <w:rsid w:val="00243361"/>
    <w:rsid w:val="00244070"/>
    <w:rsid w:val="002560F0"/>
    <w:rsid w:val="0026465A"/>
    <w:rsid w:val="00273625"/>
    <w:rsid w:val="0027524B"/>
    <w:rsid w:val="0027670C"/>
    <w:rsid w:val="00277D43"/>
    <w:rsid w:val="00285D07"/>
    <w:rsid w:val="00291872"/>
    <w:rsid w:val="00293009"/>
    <w:rsid w:val="00295FCA"/>
    <w:rsid w:val="00296087"/>
    <w:rsid w:val="002971B6"/>
    <w:rsid w:val="002A21B7"/>
    <w:rsid w:val="002B0287"/>
    <w:rsid w:val="002B53E1"/>
    <w:rsid w:val="002D57DB"/>
    <w:rsid w:val="002E0C67"/>
    <w:rsid w:val="002E28C4"/>
    <w:rsid w:val="002E2F1D"/>
    <w:rsid w:val="002E7D54"/>
    <w:rsid w:val="002F1DE3"/>
    <w:rsid w:val="002F7BAF"/>
    <w:rsid w:val="00300AFA"/>
    <w:rsid w:val="00306C54"/>
    <w:rsid w:val="00310315"/>
    <w:rsid w:val="003143D9"/>
    <w:rsid w:val="0032430E"/>
    <w:rsid w:val="00330CE9"/>
    <w:rsid w:val="00331F4C"/>
    <w:rsid w:val="0033351A"/>
    <w:rsid w:val="00335571"/>
    <w:rsid w:val="00341CC0"/>
    <w:rsid w:val="00345AFD"/>
    <w:rsid w:val="00360CF3"/>
    <w:rsid w:val="003651E4"/>
    <w:rsid w:val="003733C1"/>
    <w:rsid w:val="00395A5C"/>
    <w:rsid w:val="003A274E"/>
    <w:rsid w:val="003A4EE6"/>
    <w:rsid w:val="003A7803"/>
    <w:rsid w:val="003C0DD4"/>
    <w:rsid w:val="003C292D"/>
    <w:rsid w:val="003C51E1"/>
    <w:rsid w:val="003C5E3F"/>
    <w:rsid w:val="003C7BEB"/>
    <w:rsid w:val="003D1F1B"/>
    <w:rsid w:val="003E01F4"/>
    <w:rsid w:val="003E6689"/>
    <w:rsid w:val="003E6F4D"/>
    <w:rsid w:val="003F0164"/>
    <w:rsid w:val="003F0BA7"/>
    <w:rsid w:val="003F1B21"/>
    <w:rsid w:val="003F24FA"/>
    <w:rsid w:val="003F4D88"/>
    <w:rsid w:val="0041235D"/>
    <w:rsid w:val="00420E3D"/>
    <w:rsid w:val="00421B57"/>
    <w:rsid w:val="00422FAF"/>
    <w:rsid w:val="00435EA5"/>
    <w:rsid w:val="00437AE7"/>
    <w:rsid w:val="004555A7"/>
    <w:rsid w:val="00461AE5"/>
    <w:rsid w:val="004623E0"/>
    <w:rsid w:val="004824F9"/>
    <w:rsid w:val="00483314"/>
    <w:rsid w:val="00491E50"/>
    <w:rsid w:val="0049471D"/>
    <w:rsid w:val="004966C7"/>
    <w:rsid w:val="004A37A6"/>
    <w:rsid w:val="004B4686"/>
    <w:rsid w:val="004C5F8F"/>
    <w:rsid w:val="004D0C21"/>
    <w:rsid w:val="004D353B"/>
    <w:rsid w:val="004E31D0"/>
    <w:rsid w:val="00502C82"/>
    <w:rsid w:val="00513670"/>
    <w:rsid w:val="00513CCE"/>
    <w:rsid w:val="00521224"/>
    <w:rsid w:val="005215C5"/>
    <w:rsid w:val="00525403"/>
    <w:rsid w:val="00525BF0"/>
    <w:rsid w:val="00527BC6"/>
    <w:rsid w:val="00531479"/>
    <w:rsid w:val="00534197"/>
    <w:rsid w:val="0053680E"/>
    <w:rsid w:val="005559B3"/>
    <w:rsid w:val="005562A8"/>
    <w:rsid w:val="005574D3"/>
    <w:rsid w:val="005851B2"/>
    <w:rsid w:val="0059087F"/>
    <w:rsid w:val="00597A1F"/>
    <w:rsid w:val="005A22B9"/>
    <w:rsid w:val="005D073E"/>
    <w:rsid w:val="005D15B8"/>
    <w:rsid w:val="005D3FC7"/>
    <w:rsid w:val="005E7514"/>
    <w:rsid w:val="005F01EB"/>
    <w:rsid w:val="005F2EDB"/>
    <w:rsid w:val="00600589"/>
    <w:rsid w:val="00612774"/>
    <w:rsid w:val="00630F98"/>
    <w:rsid w:val="006325AD"/>
    <w:rsid w:val="006328C6"/>
    <w:rsid w:val="006372D7"/>
    <w:rsid w:val="006627EC"/>
    <w:rsid w:val="0067091C"/>
    <w:rsid w:val="006764F7"/>
    <w:rsid w:val="006911E1"/>
    <w:rsid w:val="006A2C44"/>
    <w:rsid w:val="006B11C3"/>
    <w:rsid w:val="006B3D64"/>
    <w:rsid w:val="006E3099"/>
    <w:rsid w:val="006E7E4B"/>
    <w:rsid w:val="006F34DD"/>
    <w:rsid w:val="006F58CA"/>
    <w:rsid w:val="006F63BD"/>
    <w:rsid w:val="006F7F09"/>
    <w:rsid w:val="00704C97"/>
    <w:rsid w:val="00707F35"/>
    <w:rsid w:val="0071176C"/>
    <w:rsid w:val="00721EED"/>
    <w:rsid w:val="00743B9E"/>
    <w:rsid w:val="0074661C"/>
    <w:rsid w:val="00754DB8"/>
    <w:rsid w:val="00756A60"/>
    <w:rsid w:val="00773FAE"/>
    <w:rsid w:val="00782A2A"/>
    <w:rsid w:val="007A742C"/>
    <w:rsid w:val="007D1DC0"/>
    <w:rsid w:val="007D35DD"/>
    <w:rsid w:val="00802202"/>
    <w:rsid w:val="00812128"/>
    <w:rsid w:val="008137F4"/>
    <w:rsid w:val="008258B4"/>
    <w:rsid w:val="00831A56"/>
    <w:rsid w:val="008352A8"/>
    <w:rsid w:val="0083594A"/>
    <w:rsid w:val="00862200"/>
    <w:rsid w:val="0086353D"/>
    <w:rsid w:val="00864A63"/>
    <w:rsid w:val="00873EFF"/>
    <w:rsid w:val="00882669"/>
    <w:rsid w:val="00886987"/>
    <w:rsid w:val="008920FE"/>
    <w:rsid w:val="008958BF"/>
    <w:rsid w:val="008A3209"/>
    <w:rsid w:val="008A4D91"/>
    <w:rsid w:val="008A6EA4"/>
    <w:rsid w:val="008B2A1E"/>
    <w:rsid w:val="008B31FE"/>
    <w:rsid w:val="008D5E26"/>
    <w:rsid w:val="008E0AD5"/>
    <w:rsid w:val="008E29E7"/>
    <w:rsid w:val="008E30CC"/>
    <w:rsid w:val="008E3E44"/>
    <w:rsid w:val="008F1378"/>
    <w:rsid w:val="008F39BE"/>
    <w:rsid w:val="008F741D"/>
    <w:rsid w:val="00905A2E"/>
    <w:rsid w:val="00906E24"/>
    <w:rsid w:val="009141F4"/>
    <w:rsid w:val="00916E59"/>
    <w:rsid w:val="0092380A"/>
    <w:rsid w:val="0093253A"/>
    <w:rsid w:val="00934273"/>
    <w:rsid w:val="00935C63"/>
    <w:rsid w:val="00950AF2"/>
    <w:rsid w:val="009511F5"/>
    <w:rsid w:val="00956A82"/>
    <w:rsid w:val="00956B8E"/>
    <w:rsid w:val="009635EC"/>
    <w:rsid w:val="00964E3C"/>
    <w:rsid w:val="00976FF3"/>
    <w:rsid w:val="00977EAA"/>
    <w:rsid w:val="00981642"/>
    <w:rsid w:val="009939E8"/>
    <w:rsid w:val="009A2095"/>
    <w:rsid w:val="009A499F"/>
    <w:rsid w:val="009A58BB"/>
    <w:rsid w:val="009B004F"/>
    <w:rsid w:val="009B4218"/>
    <w:rsid w:val="009C276C"/>
    <w:rsid w:val="009C4619"/>
    <w:rsid w:val="009D4896"/>
    <w:rsid w:val="009D7C0A"/>
    <w:rsid w:val="009E0A13"/>
    <w:rsid w:val="009E5DB7"/>
    <w:rsid w:val="009F0593"/>
    <w:rsid w:val="009F30EE"/>
    <w:rsid w:val="00A017B2"/>
    <w:rsid w:val="00A01B11"/>
    <w:rsid w:val="00A03E33"/>
    <w:rsid w:val="00A07F78"/>
    <w:rsid w:val="00A11C46"/>
    <w:rsid w:val="00A2256E"/>
    <w:rsid w:val="00A26BA1"/>
    <w:rsid w:val="00A2701E"/>
    <w:rsid w:val="00A31928"/>
    <w:rsid w:val="00A32EDA"/>
    <w:rsid w:val="00A338C2"/>
    <w:rsid w:val="00A33E8A"/>
    <w:rsid w:val="00A35B6F"/>
    <w:rsid w:val="00A413A3"/>
    <w:rsid w:val="00A469A8"/>
    <w:rsid w:val="00A53E53"/>
    <w:rsid w:val="00A6387A"/>
    <w:rsid w:val="00A70192"/>
    <w:rsid w:val="00A74C74"/>
    <w:rsid w:val="00A8533A"/>
    <w:rsid w:val="00A90E85"/>
    <w:rsid w:val="00A93789"/>
    <w:rsid w:val="00A94CCF"/>
    <w:rsid w:val="00A94E63"/>
    <w:rsid w:val="00A957D5"/>
    <w:rsid w:val="00AA66C3"/>
    <w:rsid w:val="00AC4CAA"/>
    <w:rsid w:val="00AE46F5"/>
    <w:rsid w:val="00AE49F2"/>
    <w:rsid w:val="00AF4A1A"/>
    <w:rsid w:val="00B00077"/>
    <w:rsid w:val="00B02853"/>
    <w:rsid w:val="00B03899"/>
    <w:rsid w:val="00B30CF9"/>
    <w:rsid w:val="00B37BDE"/>
    <w:rsid w:val="00B43DA0"/>
    <w:rsid w:val="00B45CE9"/>
    <w:rsid w:val="00B60E23"/>
    <w:rsid w:val="00B6413D"/>
    <w:rsid w:val="00B659F5"/>
    <w:rsid w:val="00B67821"/>
    <w:rsid w:val="00B703B7"/>
    <w:rsid w:val="00B7113F"/>
    <w:rsid w:val="00B72206"/>
    <w:rsid w:val="00B80DB1"/>
    <w:rsid w:val="00B85386"/>
    <w:rsid w:val="00B85E05"/>
    <w:rsid w:val="00B9624D"/>
    <w:rsid w:val="00B97C24"/>
    <w:rsid w:val="00BA12F3"/>
    <w:rsid w:val="00BA1F23"/>
    <w:rsid w:val="00BB0753"/>
    <w:rsid w:val="00BC634B"/>
    <w:rsid w:val="00BD4BC8"/>
    <w:rsid w:val="00BD5D6B"/>
    <w:rsid w:val="00BE00E9"/>
    <w:rsid w:val="00BF428B"/>
    <w:rsid w:val="00C00B31"/>
    <w:rsid w:val="00C04A30"/>
    <w:rsid w:val="00C051DE"/>
    <w:rsid w:val="00C22287"/>
    <w:rsid w:val="00C236FD"/>
    <w:rsid w:val="00C26C24"/>
    <w:rsid w:val="00C27FDC"/>
    <w:rsid w:val="00C3564B"/>
    <w:rsid w:val="00C41DB6"/>
    <w:rsid w:val="00C508F2"/>
    <w:rsid w:val="00C53A67"/>
    <w:rsid w:val="00C555FF"/>
    <w:rsid w:val="00C659F6"/>
    <w:rsid w:val="00C702DB"/>
    <w:rsid w:val="00C77EC1"/>
    <w:rsid w:val="00C80EBD"/>
    <w:rsid w:val="00C81E68"/>
    <w:rsid w:val="00C84829"/>
    <w:rsid w:val="00C84A1C"/>
    <w:rsid w:val="00C853B5"/>
    <w:rsid w:val="00C95C1D"/>
    <w:rsid w:val="00C97D77"/>
    <w:rsid w:val="00CA2B6F"/>
    <w:rsid w:val="00CA4050"/>
    <w:rsid w:val="00CB46AC"/>
    <w:rsid w:val="00CC1C1D"/>
    <w:rsid w:val="00CC7165"/>
    <w:rsid w:val="00CD3710"/>
    <w:rsid w:val="00CD4B59"/>
    <w:rsid w:val="00CD57D9"/>
    <w:rsid w:val="00CE01FA"/>
    <w:rsid w:val="00CE4F58"/>
    <w:rsid w:val="00CF1DC0"/>
    <w:rsid w:val="00D03D9F"/>
    <w:rsid w:val="00D11132"/>
    <w:rsid w:val="00D21BFC"/>
    <w:rsid w:val="00D27A47"/>
    <w:rsid w:val="00D43F8B"/>
    <w:rsid w:val="00D47B9E"/>
    <w:rsid w:val="00D613EB"/>
    <w:rsid w:val="00D73541"/>
    <w:rsid w:val="00D80113"/>
    <w:rsid w:val="00D80630"/>
    <w:rsid w:val="00D80FB7"/>
    <w:rsid w:val="00D84558"/>
    <w:rsid w:val="00D90026"/>
    <w:rsid w:val="00D923D2"/>
    <w:rsid w:val="00DA7DC4"/>
    <w:rsid w:val="00DC02F9"/>
    <w:rsid w:val="00DC53E8"/>
    <w:rsid w:val="00DC580B"/>
    <w:rsid w:val="00DE220E"/>
    <w:rsid w:val="00DE342D"/>
    <w:rsid w:val="00DE7031"/>
    <w:rsid w:val="00DF020A"/>
    <w:rsid w:val="00DF4F02"/>
    <w:rsid w:val="00E15023"/>
    <w:rsid w:val="00E26BF7"/>
    <w:rsid w:val="00E329D5"/>
    <w:rsid w:val="00E63E2B"/>
    <w:rsid w:val="00E653DA"/>
    <w:rsid w:val="00E728F5"/>
    <w:rsid w:val="00E74DF2"/>
    <w:rsid w:val="00E8268F"/>
    <w:rsid w:val="00E82CBE"/>
    <w:rsid w:val="00E831C3"/>
    <w:rsid w:val="00EB06D8"/>
    <w:rsid w:val="00EC4734"/>
    <w:rsid w:val="00EC5A9A"/>
    <w:rsid w:val="00ED5595"/>
    <w:rsid w:val="00EE16AF"/>
    <w:rsid w:val="00EE1B4C"/>
    <w:rsid w:val="00EE1C24"/>
    <w:rsid w:val="00EE2FDA"/>
    <w:rsid w:val="00EF0C49"/>
    <w:rsid w:val="00EF698D"/>
    <w:rsid w:val="00F016EC"/>
    <w:rsid w:val="00F22B93"/>
    <w:rsid w:val="00F25F69"/>
    <w:rsid w:val="00F279A3"/>
    <w:rsid w:val="00F34FD8"/>
    <w:rsid w:val="00F361A5"/>
    <w:rsid w:val="00F573C3"/>
    <w:rsid w:val="00F97C00"/>
    <w:rsid w:val="00FB7519"/>
    <w:rsid w:val="00FC150D"/>
    <w:rsid w:val="00FC26F8"/>
    <w:rsid w:val="00FD1AC9"/>
    <w:rsid w:val="00FD455A"/>
    <w:rsid w:val="00FF0205"/>
    <w:rsid w:val="00FF1175"/>
    <w:rsid w:val="00FF2737"/>
    <w:rsid w:val="00FF7A2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286FF8C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zh-TW"/>
    </w:rPr>
  </w:style>
  <w:style w:type="paragraph" w:styleId="Heading1">
    <w:name w:val="heading 1"/>
    <w:basedOn w:val="Normal"/>
    <w:next w:val="Normal"/>
    <w:link w:val="Heading1Char"/>
    <w:uiPriority w:val="9"/>
    <w:qFormat/>
    <w:rsid w:val="002E0C6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0C67"/>
    <w:rPr>
      <w:rFonts w:asciiTheme="majorHAnsi" w:eastAsiaTheme="majorEastAsia" w:hAnsiTheme="majorHAnsi" w:cstheme="majorBidi"/>
      <w:b/>
      <w:bCs/>
      <w:color w:val="345A8A" w:themeColor="accent1" w:themeShade="B5"/>
      <w:sz w:val="32"/>
      <w:szCs w:val="32"/>
      <w:lang w:eastAsia="zh-TW"/>
    </w:rPr>
  </w:style>
  <w:style w:type="paragraph" w:styleId="TOCHeading">
    <w:name w:val="TOC Heading"/>
    <w:basedOn w:val="Heading1"/>
    <w:next w:val="Normal"/>
    <w:uiPriority w:val="39"/>
    <w:unhideWhenUsed/>
    <w:qFormat/>
    <w:rsid w:val="002E0C67"/>
    <w:pPr>
      <w:spacing w:line="276" w:lineRule="auto"/>
      <w:outlineLvl w:val="9"/>
    </w:pPr>
    <w:rPr>
      <w:color w:val="365F91" w:themeColor="accent1" w:themeShade="BF"/>
      <w:sz w:val="28"/>
      <w:szCs w:val="28"/>
      <w:lang w:eastAsia="en-US"/>
    </w:rPr>
  </w:style>
  <w:style w:type="paragraph" w:styleId="BalloonText">
    <w:name w:val="Balloon Text"/>
    <w:basedOn w:val="Normal"/>
    <w:link w:val="BalloonTextChar"/>
    <w:uiPriority w:val="99"/>
    <w:semiHidden/>
    <w:unhideWhenUsed/>
    <w:rsid w:val="002E0C6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E0C67"/>
    <w:rPr>
      <w:rFonts w:ascii="Lucida Grande" w:hAnsi="Lucida Grande" w:cs="Lucida Grande"/>
      <w:sz w:val="18"/>
      <w:szCs w:val="18"/>
      <w:lang w:eastAsia="zh-TW"/>
    </w:rPr>
  </w:style>
  <w:style w:type="paragraph" w:styleId="TOC1">
    <w:name w:val="toc 1"/>
    <w:basedOn w:val="Normal"/>
    <w:next w:val="Normal"/>
    <w:autoRedefine/>
    <w:uiPriority w:val="39"/>
    <w:semiHidden/>
    <w:unhideWhenUsed/>
    <w:rsid w:val="002E0C67"/>
    <w:pPr>
      <w:spacing w:before="120"/>
    </w:pPr>
    <w:rPr>
      <w:rFonts w:asciiTheme="minorHAnsi" w:hAnsiTheme="minorHAnsi"/>
      <w:b/>
    </w:rPr>
  </w:style>
  <w:style w:type="paragraph" w:styleId="TOC2">
    <w:name w:val="toc 2"/>
    <w:basedOn w:val="Normal"/>
    <w:next w:val="Normal"/>
    <w:autoRedefine/>
    <w:uiPriority w:val="39"/>
    <w:semiHidden/>
    <w:unhideWhenUsed/>
    <w:rsid w:val="002E0C67"/>
    <w:pPr>
      <w:ind w:left="240"/>
    </w:pPr>
    <w:rPr>
      <w:rFonts w:asciiTheme="minorHAnsi" w:hAnsiTheme="minorHAnsi"/>
      <w:b/>
      <w:sz w:val="22"/>
      <w:szCs w:val="22"/>
    </w:rPr>
  </w:style>
  <w:style w:type="paragraph" w:styleId="TOC3">
    <w:name w:val="toc 3"/>
    <w:basedOn w:val="Normal"/>
    <w:next w:val="Normal"/>
    <w:autoRedefine/>
    <w:uiPriority w:val="39"/>
    <w:semiHidden/>
    <w:unhideWhenUsed/>
    <w:rsid w:val="002E0C67"/>
    <w:pPr>
      <w:ind w:left="480"/>
    </w:pPr>
    <w:rPr>
      <w:rFonts w:asciiTheme="minorHAnsi" w:hAnsiTheme="minorHAnsi"/>
      <w:sz w:val="22"/>
      <w:szCs w:val="22"/>
    </w:rPr>
  </w:style>
  <w:style w:type="paragraph" w:styleId="TOC4">
    <w:name w:val="toc 4"/>
    <w:basedOn w:val="Normal"/>
    <w:next w:val="Normal"/>
    <w:autoRedefine/>
    <w:uiPriority w:val="39"/>
    <w:semiHidden/>
    <w:unhideWhenUsed/>
    <w:rsid w:val="002E0C67"/>
    <w:pPr>
      <w:ind w:left="720"/>
    </w:pPr>
    <w:rPr>
      <w:rFonts w:asciiTheme="minorHAnsi" w:hAnsiTheme="minorHAnsi"/>
      <w:sz w:val="20"/>
      <w:szCs w:val="20"/>
    </w:rPr>
  </w:style>
  <w:style w:type="paragraph" w:styleId="TOC5">
    <w:name w:val="toc 5"/>
    <w:basedOn w:val="Normal"/>
    <w:next w:val="Normal"/>
    <w:autoRedefine/>
    <w:uiPriority w:val="39"/>
    <w:semiHidden/>
    <w:unhideWhenUsed/>
    <w:rsid w:val="002E0C67"/>
    <w:pPr>
      <w:ind w:left="960"/>
    </w:pPr>
    <w:rPr>
      <w:rFonts w:asciiTheme="minorHAnsi" w:hAnsiTheme="minorHAnsi"/>
      <w:sz w:val="20"/>
      <w:szCs w:val="20"/>
    </w:rPr>
  </w:style>
  <w:style w:type="paragraph" w:styleId="TOC6">
    <w:name w:val="toc 6"/>
    <w:basedOn w:val="Normal"/>
    <w:next w:val="Normal"/>
    <w:autoRedefine/>
    <w:uiPriority w:val="39"/>
    <w:semiHidden/>
    <w:unhideWhenUsed/>
    <w:rsid w:val="002E0C67"/>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2E0C67"/>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2E0C67"/>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2E0C67"/>
    <w:pPr>
      <w:ind w:left="1920"/>
    </w:pPr>
    <w:rPr>
      <w:rFonts w:asciiTheme="minorHAnsi" w:hAnsiTheme="minorHAnsi"/>
      <w:sz w:val="20"/>
      <w:szCs w:val="20"/>
    </w:rPr>
  </w:style>
  <w:style w:type="character" w:styleId="Hyperlink">
    <w:name w:val="Hyperlink"/>
    <w:basedOn w:val="DefaultParagraphFont"/>
    <w:uiPriority w:val="99"/>
    <w:unhideWhenUsed/>
    <w:rsid w:val="006F63BD"/>
    <w:rPr>
      <w:color w:val="0000FF" w:themeColor="hyperlink"/>
      <w:u w:val="single"/>
    </w:rPr>
  </w:style>
  <w:style w:type="character" w:styleId="FollowedHyperlink">
    <w:name w:val="FollowedHyperlink"/>
    <w:basedOn w:val="DefaultParagraphFont"/>
    <w:uiPriority w:val="99"/>
    <w:semiHidden/>
    <w:unhideWhenUsed/>
    <w:rsid w:val="006F63BD"/>
    <w:rPr>
      <w:color w:val="800080" w:themeColor="followedHyperlink"/>
      <w:u w:val="single"/>
    </w:rPr>
  </w:style>
  <w:style w:type="paragraph" w:styleId="ListParagraph">
    <w:name w:val="List Paragraph"/>
    <w:basedOn w:val="Normal"/>
    <w:uiPriority w:val="34"/>
    <w:qFormat/>
    <w:rsid w:val="006A2C44"/>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zh-TW"/>
    </w:rPr>
  </w:style>
  <w:style w:type="paragraph" w:styleId="Heading1">
    <w:name w:val="heading 1"/>
    <w:basedOn w:val="Normal"/>
    <w:next w:val="Normal"/>
    <w:link w:val="Heading1Char"/>
    <w:uiPriority w:val="9"/>
    <w:qFormat/>
    <w:rsid w:val="002E0C6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0C67"/>
    <w:rPr>
      <w:rFonts w:asciiTheme="majorHAnsi" w:eastAsiaTheme="majorEastAsia" w:hAnsiTheme="majorHAnsi" w:cstheme="majorBidi"/>
      <w:b/>
      <w:bCs/>
      <w:color w:val="345A8A" w:themeColor="accent1" w:themeShade="B5"/>
      <w:sz w:val="32"/>
      <w:szCs w:val="32"/>
      <w:lang w:eastAsia="zh-TW"/>
    </w:rPr>
  </w:style>
  <w:style w:type="paragraph" w:styleId="TOCHeading">
    <w:name w:val="TOC Heading"/>
    <w:basedOn w:val="Heading1"/>
    <w:next w:val="Normal"/>
    <w:uiPriority w:val="39"/>
    <w:unhideWhenUsed/>
    <w:qFormat/>
    <w:rsid w:val="002E0C67"/>
    <w:pPr>
      <w:spacing w:line="276" w:lineRule="auto"/>
      <w:outlineLvl w:val="9"/>
    </w:pPr>
    <w:rPr>
      <w:color w:val="365F91" w:themeColor="accent1" w:themeShade="BF"/>
      <w:sz w:val="28"/>
      <w:szCs w:val="28"/>
      <w:lang w:eastAsia="en-US"/>
    </w:rPr>
  </w:style>
  <w:style w:type="paragraph" w:styleId="BalloonText">
    <w:name w:val="Balloon Text"/>
    <w:basedOn w:val="Normal"/>
    <w:link w:val="BalloonTextChar"/>
    <w:uiPriority w:val="99"/>
    <w:semiHidden/>
    <w:unhideWhenUsed/>
    <w:rsid w:val="002E0C6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E0C67"/>
    <w:rPr>
      <w:rFonts w:ascii="Lucida Grande" w:hAnsi="Lucida Grande" w:cs="Lucida Grande"/>
      <w:sz w:val="18"/>
      <w:szCs w:val="18"/>
      <w:lang w:eastAsia="zh-TW"/>
    </w:rPr>
  </w:style>
  <w:style w:type="paragraph" w:styleId="TOC1">
    <w:name w:val="toc 1"/>
    <w:basedOn w:val="Normal"/>
    <w:next w:val="Normal"/>
    <w:autoRedefine/>
    <w:uiPriority w:val="39"/>
    <w:semiHidden/>
    <w:unhideWhenUsed/>
    <w:rsid w:val="002E0C67"/>
    <w:pPr>
      <w:spacing w:before="120"/>
    </w:pPr>
    <w:rPr>
      <w:rFonts w:asciiTheme="minorHAnsi" w:hAnsiTheme="minorHAnsi"/>
      <w:b/>
    </w:rPr>
  </w:style>
  <w:style w:type="paragraph" w:styleId="TOC2">
    <w:name w:val="toc 2"/>
    <w:basedOn w:val="Normal"/>
    <w:next w:val="Normal"/>
    <w:autoRedefine/>
    <w:uiPriority w:val="39"/>
    <w:semiHidden/>
    <w:unhideWhenUsed/>
    <w:rsid w:val="002E0C67"/>
    <w:pPr>
      <w:ind w:left="240"/>
    </w:pPr>
    <w:rPr>
      <w:rFonts w:asciiTheme="minorHAnsi" w:hAnsiTheme="minorHAnsi"/>
      <w:b/>
      <w:sz w:val="22"/>
      <w:szCs w:val="22"/>
    </w:rPr>
  </w:style>
  <w:style w:type="paragraph" w:styleId="TOC3">
    <w:name w:val="toc 3"/>
    <w:basedOn w:val="Normal"/>
    <w:next w:val="Normal"/>
    <w:autoRedefine/>
    <w:uiPriority w:val="39"/>
    <w:semiHidden/>
    <w:unhideWhenUsed/>
    <w:rsid w:val="002E0C67"/>
    <w:pPr>
      <w:ind w:left="480"/>
    </w:pPr>
    <w:rPr>
      <w:rFonts w:asciiTheme="minorHAnsi" w:hAnsiTheme="minorHAnsi"/>
      <w:sz w:val="22"/>
      <w:szCs w:val="22"/>
    </w:rPr>
  </w:style>
  <w:style w:type="paragraph" w:styleId="TOC4">
    <w:name w:val="toc 4"/>
    <w:basedOn w:val="Normal"/>
    <w:next w:val="Normal"/>
    <w:autoRedefine/>
    <w:uiPriority w:val="39"/>
    <w:semiHidden/>
    <w:unhideWhenUsed/>
    <w:rsid w:val="002E0C67"/>
    <w:pPr>
      <w:ind w:left="720"/>
    </w:pPr>
    <w:rPr>
      <w:rFonts w:asciiTheme="minorHAnsi" w:hAnsiTheme="minorHAnsi"/>
      <w:sz w:val="20"/>
      <w:szCs w:val="20"/>
    </w:rPr>
  </w:style>
  <w:style w:type="paragraph" w:styleId="TOC5">
    <w:name w:val="toc 5"/>
    <w:basedOn w:val="Normal"/>
    <w:next w:val="Normal"/>
    <w:autoRedefine/>
    <w:uiPriority w:val="39"/>
    <w:semiHidden/>
    <w:unhideWhenUsed/>
    <w:rsid w:val="002E0C67"/>
    <w:pPr>
      <w:ind w:left="960"/>
    </w:pPr>
    <w:rPr>
      <w:rFonts w:asciiTheme="minorHAnsi" w:hAnsiTheme="minorHAnsi"/>
      <w:sz w:val="20"/>
      <w:szCs w:val="20"/>
    </w:rPr>
  </w:style>
  <w:style w:type="paragraph" w:styleId="TOC6">
    <w:name w:val="toc 6"/>
    <w:basedOn w:val="Normal"/>
    <w:next w:val="Normal"/>
    <w:autoRedefine/>
    <w:uiPriority w:val="39"/>
    <w:semiHidden/>
    <w:unhideWhenUsed/>
    <w:rsid w:val="002E0C67"/>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2E0C67"/>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2E0C67"/>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2E0C67"/>
    <w:pPr>
      <w:ind w:left="1920"/>
    </w:pPr>
    <w:rPr>
      <w:rFonts w:asciiTheme="minorHAnsi" w:hAnsiTheme="minorHAnsi"/>
      <w:sz w:val="20"/>
      <w:szCs w:val="20"/>
    </w:rPr>
  </w:style>
  <w:style w:type="character" w:styleId="Hyperlink">
    <w:name w:val="Hyperlink"/>
    <w:basedOn w:val="DefaultParagraphFont"/>
    <w:uiPriority w:val="99"/>
    <w:unhideWhenUsed/>
    <w:rsid w:val="006F63BD"/>
    <w:rPr>
      <w:color w:val="0000FF" w:themeColor="hyperlink"/>
      <w:u w:val="single"/>
    </w:rPr>
  </w:style>
  <w:style w:type="character" w:styleId="FollowedHyperlink">
    <w:name w:val="FollowedHyperlink"/>
    <w:basedOn w:val="DefaultParagraphFont"/>
    <w:uiPriority w:val="99"/>
    <w:semiHidden/>
    <w:unhideWhenUsed/>
    <w:rsid w:val="006F63BD"/>
    <w:rPr>
      <w:color w:val="800080" w:themeColor="followedHyperlink"/>
      <w:u w:val="single"/>
    </w:rPr>
  </w:style>
  <w:style w:type="paragraph" w:styleId="ListParagraph">
    <w:name w:val="List Paragraph"/>
    <w:basedOn w:val="Normal"/>
    <w:uiPriority w:val="34"/>
    <w:qFormat/>
    <w:rsid w:val="006A2C4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B49331-25AF-4871-B867-96BAC8193A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4965</Words>
  <Characters>85306</Characters>
  <Application>Microsoft Office Word</Application>
  <DocSecurity>0</DocSecurity>
  <Lines>710</Lines>
  <Paragraphs>20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00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3-02-06T18:41:00Z</cp:lastPrinted>
  <dcterms:created xsi:type="dcterms:W3CDTF">2013-06-18T18:27:00Z</dcterms:created>
  <dcterms:modified xsi:type="dcterms:W3CDTF">2013-06-18T18:27:00Z</dcterms:modified>
</cp:coreProperties>
</file>